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3.xml" ContentType="application/vnd.openxmlformats-officedocument.themeOverrid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4.xml" ContentType="application/vnd.openxmlformats-officedocument.themeOverrid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5.xml" ContentType="application/vnd.openxmlformats-officedocument.themeOverrid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6.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7.xml" ContentType="application/vnd.openxmlformats-officedocument.themeOverrid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8.xml" ContentType="application/vnd.openxmlformats-officedocument.themeOverrid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9.xml" ContentType="application/vnd.openxmlformats-officedocument.themeOverrid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10.xml" ContentType="application/vnd.openxmlformats-officedocument.themeOverrid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11.xml" ContentType="application/vnd.openxmlformats-officedocument.themeOverride+xml"/>
  <Override PartName="/word/charts/chart33.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12.xml" ContentType="application/vnd.openxmlformats-officedocument.themeOverride+xml"/>
  <Override PartName="/word/charts/chart34.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5.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13.xml" ContentType="application/vnd.openxmlformats-officedocument.themeOverride+xml"/>
  <Override PartName="/word/charts/chart36.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14.xml" ContentType="application/vnd.openxmlformats-officedocument.themeOverride+xml"/>
  <Override PartName="/word/charts/chart37.xml" ContentType="application/vnd.openxmlformats-officedocument.drawingml.chart+xml"/>
  <Override PartName="/word/charts/style36.xml" ContentType="application/vnd.ms-office.chartstyle+xml"/>
  <Override PartName="/word/charts/colors36.xml" ContentType="application/vnd.ms-office.chartcolorstyle+xml"/>
  <Override PartName="/word/theme/themeOverride15.xml" ContentType="application/vnd.openxmlformats-officedocument.themeOverride+xml"/>
  <Override PartName="/word/charts/chart38.xml" ContentType="application/vnd.openxmlformats-officedocument.drawingml.chart+xml"/>
  <Override PartName="/word/charts/style37.xml" ContentType="application/vnd.ms-office.chartstyle+xml"/>
  <Override PartName="/word/charts/colors37.xml" ContentType="application/vnd.ms-office.chartcolorstyle+xml"/>
  <Override PartName="/word/theme/themeOverride16.xml" ContentType="application/vnd.openxmlformats-officedocument.themeOverride+xml"/>
  <Override PartName="/word/charts/chart39.xml" ContentType="application/vnd.openxmlformats-officedocument.drawingml.chart+xml"/>
  <Override PartName="/word/charts/style38.xml" ContentType="application/vnd.ms-office.chartstyle+xml"/>
  <Override PartName="/word/charts/colors38.xml" ContentType="application/vnd.ms-office.chartcolorstyle+xml"/>
  <Override PartName="/word/theme/themeOverride17.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r w:rsidR="00031305">
        <w:t>swp</w:t>
      </w:r>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3B0EC04C" w:rsidR="00B46090" w:rsidRPr="006438BA" w:rsidRDefault="00D61797" w:rsidP="00DE37E4">
      <w:pPr>
        <w:pStyle w:val="Heading3"/>
        <w:numPr>
          <w:ilvl w:val="1"/>
          <w:numId w:val="2"/>
        </w:numPr>
      </w:pPr>
      <w:bookmarkStart w:id="0" w:name="_Hlk176105482"/>
      <w:r>
        <w:t>DWR (Water Data Portfolio)</w:t>
      </w:r>
    </w:p>
    <w:bookmarkEnd w:id="0"/>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fldSimple w:instr=" SEQ Figure \* ARABIC ">
        <w:r w:rsidR="00F85B39" w:rsidRPr="006438BA">
          <w:t>1</w:t>
        </w:r>
      </w:fldSimple>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7EF6F2C3" w14:textId="3DD87F02" w:rsidR="00ED05AB" w:rsidRDefault="00ED05AB" w:rsidP="00ED05AB">
      <w:r>
        <w:t>Moreover, correlating DWR with SWDI SC yields similar results (r2=0.3843). As shown in figure below</w:t>
      </w:r>
    </w:p>
    <w:p w14:paraId="477BE50C" w14:textId="177BAF0B" w:rsidR="00ED05AB" w:rsidRDefault="00ED05AB" w:rsidP="00ED05AB">
      <w:r>
        <w:rPr>
          <w:noProof/>
        </w:rPr>
        <w:lastRenderedPageBreak/>
        <w:drawing>
          <wp:inline distT="0" distB="0" distL="0" distR="0" wp14:anchorId="44677A53" wp14:editId="317DE02B">
            <wp:extent cx="4381500" cy="2295525"/>
            <wp:effectExtent l="0" t="0" r="0" b="9525"/>
            <wp:docPr id="190347973" name="Chart 1">
              <a:extLst xmlns:a="http://schemas.openxmlformats.org/drawingml/2006/main">
                <a:ext uri="{FF2B5EF4-FFF2-40B4-BE49-F238E27FC236}">
                  <a16:creationId xmlns:a16="http://schemas.microsoft.com/office/drawing/2014/main" id="{D57A73B7-98BA-43DD-98C0-1879E506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7E7AEC" w14:textId="686D501D" w:rsidR="008D5CE8" w:rsidRPr="006438BA" w:rsidRDefault="00ED05AB" w:rsidP="00ED05AB">
      <w:r>
        <w:t>By dividing into pre and post 2007, noticeable improvement in r2 is observed (pre2007: r2=0.696 and post2007: r2=0.553)</w:t>
      </w:r>
      <w:r>
        <w:rPr>
          <w:noProof/>
        </w:rPr>
        <w:drawing>
          <wp:inline distT="0" distB="0" distL="0" distR="0" wp14:anchorId="5E342FC5" wp14:editId="4C0F992E">
            <wp:extent cx="4095750" cy="2009775"/>
            <wp:effectExtent l="0" t="0" r="0" b="9525"/>
            <wp:docPr id="1173118313" name="Chart 1">
              <a:extLst xmlns:a="http://schemas.openxmlformats.org/drawingml/2006/main">
                <a:ext uri="{FF2B5EF4-FFF2-40B4-BE49-F238E27FC236}">
                  <a16:creationId xmlns:a16="http://schemas.microsoft.com/office/drawing/2014/main" id="{AF43C17B-04FA-4EA3-9A2C-4A684CA963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388C2F8" wp14:editId="26FFEAFB">
            <wp:extent cx="4105275" cy="2305050"/>
            <wp:effectExtent l="0" t="0" r="9525" b="0"/>
            <wp:docPr id="938114278" name="Chart 2">
              <a:extLst xmlns:a="http://schemas.openxmlformats.org/drawingml/2006/main">
                <a:ext uri="{FF2B5EF4-FFF2-40B4-BE49-F238E27FC236}">
                  <a16:creationId xmlns:a16="http://schemas.microsoft.com/office/drawing/2014/main" id="{952BE32E-7A44-4F4F-A416-38B59DDBA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bookmarkStart w:id="1" w:name="_Hlk176105508"/>
      <w:r w:rsidRPr="006438BA">
        <w:lastRenderedPageBreak/>
        <w:t>SWP Allocations</w:t>
      </w:r>
    </w:p>
    <w:bookmarkEnd w:id="1"/>
    <w:p w14:paraId="07287277" w14:textId="1E4CCF2A" w:rsidR="00325790" w:rsidRPr="00325790" w:rsidRDefault="00325790" w:rsidP="00325790">
      <w:r>
        <w:t>Write more about SWP allocations. About how it was divided into ag and ub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4"/>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bookmarkStart w:id="2" w:name="_Hlk176105738"/>
      <w:r w:rsidRPr="006438BA">
        <w:lastRenderedPageBreak/>
        <w:t xml:space="preserve">B132-19 report </w:t>
      </w:r>
    </w:p>
    <w:bookmarkEnd w:id="2"/>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5"/>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2022 period with r2 of 0.75 and 0.83 for total deliveries and South Coast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for total deliveries and South Coast deliveries</w:t>
      </w:r>
      <w:r w:rsidR="00483630">
        <w:t xml:space="preserve"> respectively</w:t>
      </w:r>
      <w:r w:rsidR="004A5F0F">
        <w:t>.</w:t>
      </w:r>
    </w:p>
    <w:p w14:paraId="222E272E" w14:textId="77777777" w:rsidR="006C44AD" w:rsidRDefault="006C44AD" w:rsidP="000D4636"/>
    <w:p w14:paraId="5C93110E" w14:textId="77777777" w:rsidR="006C44AD" w:rsidRDefault="006C44AD" w:rsidP="000D4636"/>
    <w:p w14:paraId="580B33E4" w14:textId="77777777" w:rsidR="006C44AD" w:rsidRDefault="006C44AD" w:rsidP="000D4636"/>
    <w:p w14:paraId="6A4E91CD" w14:textId="104E3241" w:rsidR="002737D5" w:rsidRDefault="00A54220" w:rsidP="000D4636">
      <w:r w:rsidRPr="00A54220">
        <w:rPr>
          <w:noProof/>
        </w:rPr>
        <w:lastRenderedPageBreak/>
        <w:drawing>
          <wp:inline distT="0" distB="0" distL="0" distR="0" wp14:anchorId="22EA9925" wp14:editId="11015F26">
            <wp:extent cx="5943600" cy="5410200"/>
            <wp:effectExtent l="0" t="0" r="0" b="0"/>
            <wp:docPr id="46480653"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0653" name="Picture 1" descr="A group of graphs with numbers&#10;&#10;Description automatically generated"/>
                    <pic:cNvPicPr/>
                  </pic:nvPicPr>
                  <pic:blipFill>
                    <a:blip r:embed="rId16"/>
                    <a:stretch>
                      <a:fillRect/>
                    </a:stretch>
                  </pic:blipFill>
                  <pic:spPr>
                    <a:xfrm>
                      <a:off x="0" y="0"/>
                      <a:ext cx="5943600" cy="5410200"/>
                    </a:xfrm>
                    <a:prstGeom prst="rect">
                      <a:avLst/>
                    </a:prstGeom>
                  </pic:spPr>
                </pic:pic>
              </a:graphicData>
            </a:graphic>
          </wp:inline>
        </w:drawing>
      </w:r>
    </w:p>
    <w:p w14:paraId="110231E9" w14:textId="2A32D0BC" w:rsidR="006C44AD" w:rsidRDefault="006C44AD" w:rsidP="006C44AD">
      <w:r>
        <w:t>High correlation exists between SWDI delta and total deliveries as evident in the figure above</w:t>
      </w:r>
      <w:r w:rsidR="00D07BB5">
        <w:t xml:space="preserve"> (right), with r2=0.8 for</w:t>
      </w:r>
      <w:r w:rsidR="00A54220">
        <w:t xml:space="preserve"> the</w:t>
      </w:r>
      <w:r w:rsidR="00D07BB5">
        <w:t xml:space="preserve"> period 2000-2022. A similar satisfactory correlation is observed with South Coast deliveries, with r2=0.7 for the period 2000-2022. </w:t>
      </w:r>
      <w:r w:rsidR="00A54220">
        <w:t>The</w:t>
      </w:r>
      <w:r w:rsidR="00D07BB5">
        <w:t xml:space="preserve"> correlation </w:t>
      </w:r>
      <w:r w:rsidR="00A54220">
        <w:t>is lower for both deliveries for the period 2000-2007 (especially the South Coast where r2=0.39).</w:t>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 xml:space="preserve">Final Delivery Capability Report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rPr>
          <w:noProof/>
        </w:rPr>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7"/>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Non-SWP water transfers to others) </w:t>
      </w:r>
      <w:r>
        <w:t xml:space="preserve">and water bank recoveries. </w:t>
      </w:r>
    </w:p>
    <w:p w14:paraId="5DC08695" w14:textId="77777777" w:rsidR="005935E8" w:rsidRDefault="005935E8" w:rsidP="002737D5">
      <w:r w:rsidRPr="005935E8">
        <w:rPr>
          <w:noProof/>
        </w:rPr>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8"/>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rPr>
          <w:noProof/>
        </w:rPr>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9"/>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Minor difference exists between table 8-7 total deliveries to contractors (1,990,286 af) and table b-5b (</w:t>
      </w:r>
      <w:r w:rsidRPr="005935E8">
        <w:t>Annual Water Quantities Delivered to Each Contractor</w:t>
      </w:r>
      <w:r>
        <w:t>) 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07EF9102" w14:textId="77777777" w:rsidR="006C44AD" w:rsidRPr="006C44AD" w:rsidRDefault="006C44AD" w:rsidP="006C44AD"/>
    <w:p w14:paraId="63A74EE4" w14:textId="79F09E37" w:rsidR="006C44AD" w:rsidRDefault="006C44AD" w:rsidP="006C44AD">
      <w:r>
        <w:rPr>
          <w:noProof/>
        </w:rPr>
        <w:drawing>
          <wp:inline distT="0" distB="0" distL="0" distR="0" wp14:anchorId="1EF29B0B" wp14:editId="2AEC9FFD">
            <wp:extent cx="4848225" cy="2705100"/>
            <wp:effectExtent l="0" t="0" r="9525" b="0"/>
            <wp:docPr id="324732121" name="Chart 1">
              <a:extLst xmlns:a="http://schemas.openxmlformats.org/drawingml/2006/main">
                <a:ext uri="{FF2B5EF4-FFF2-40B4-BE49-F238E27FC236}">
                  <a16:creationId xmlns:a16="http://schemas.microsoft.com/office/drawing/2014/main" id="{BC6333E1-A601-4E28-9CDA-B5A1F7E2DE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7E8B03" w14:textId="3889829C" w:rsidR="007B0A64" w:rsidRDefault="00A54220" w:rsidP="006C44AD">
      <w:r>
        <w:t>Unlike B132-19 report South Coast deliveries, where correlation was lowest for the period 2000-2007, MWD dataset shows highest correlation for that period and much lower correlation for the other period.</w:t>
      </w:r>
    </w:p>
    <w:p w14:paraId="0E646C32" w14:textId="77777777" w:rsidR="007B0A64" w:rsidRDefault="007B0A64">
      <w:r>
        <w:br w:type="page"/>
      </w:r>
    </w:p>
    <w:p w14:paraId="43D0B3AB" w14:textId="77777777" w:rsidR="00D07BB5" w:rsidRPr="006C44AD" w:rsidRDefault="00D07BB5" w:rsidP="006C44AD"/>
    <w:p w14:paraId="1643CF5D" w14:textId="77777777" w:rsidR="00037942" w:rsidRDefault="00037942" w:rsidP="00037942">
      <w:pPr>
        <w:pStyle w:val="Heading3"/>
      </w:pPr>
      <w:r>
        <w:t>Validating Datasets</w:t>
      </w:r>
    </w:p>
    <w:p w14:paraId="124F3786" w14:textId="77777777" w:rsidR="00711E01" w:rsidRDefault="00711E01" w:rsidP="00711E01">
      <w:pPr>
        <w:pStyle w:val="Heading4"/>
      </w:pPr>
      <w:r>
        <w:t>DWR and B132</w:t>
      </w:r>
    </w:p>
    <w:p w14:paraId="0411BD77" w14:textId="77777777" w:rsidR="00711E01" w:rsidRDefault="00711E01" w:rsidP="00711E01">
      <w:r>
        <w:t>A low correlation of 0.49 is observed between B135 south coast deliveries and DWR portfolio dataset south coast deliveries. This is expected since DWR dataset is water year whereas the latter is calendar year. However, it’s ultimately 2010, 2011 skewing the results (removing the 2 would increase the correlation to 0.7). 2018 (B135&gt;DWR) and 2019 (DWR &gt;B135) differences could be due to differences in accounting</w:t>
      </w:r>
    </w:p>
    <w:p w14:paraId="379E3108" w14:textId="77777777" w:rsidR="00711E01" w:rsidRDefault="00711E01" w:rsidP="00711E01">
      <w:r>
        <w:rPr>
          <w:noProof/>
        </w:rPr>
        <w:drawing>
          <wp:inline distT="0" distB="0" distL="0" distR="0" wp14:anchorId="5DF7319B" wp14:editId="6F36E7D0">
            <wp:extent cx="4622427" cy="2743200"/>
            <wp:effectExtent l="0" t="0" r="6985" b="0"/>
            <wp:docPr id="547546494" name="Chart 1">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CBDF97" w14:textId="77777777" w:rsidR="00711E01" w:rsidRDefault="00711E01" w:rsidP="00711E01">
      <w:r>
        <w:rPr>
          <w:noProof/>
        </w:rPr>
        <w:drawing>
          <wp:inline distT="0" distB="0" distL="0" distR="0" wp14:anchorId="286814F8" wp14:editId="3BF9320E">
            <wp:extent cx="5943600" cy="2776220"/>
            <wp:effectExtent l="0" t="0" r="0" b="5080"/>
            <wp:docPr id="82547567" name="Chart 1">
              <a:extLst xmlns:a="http://schemas.openxmlformats.org/drawingml/2006/main">
                <a:ext uri="{FF2B5EF4-FFF2-40B4-BE49-F238E27FC236}">
                  <a16:creationId xmlns:a16="http://schemas.microsoft.com/office/drawing/2014/main" id="{64F53798-9A37-3F9A-A3CC-DCEA609AF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4D7BFA" w14:textId="77777777" w:rsidR="00711E01" w:rsidRDefault="00711E01" w:rsidP="00711E01"/>
    <w:p w14:paraId="5999CA4F" w14:textId="77777777" w:rsidR="00711E01" w:rsidRPr="006438BA" w:rsidRDefault="00711E01" w:rsidP="00711E01">
      <w:r>
        <w:lastRenderedPageBreak/>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This means B132 is reporting much higher deliveries than DWR</w:t>
      </w:r>
    </w:p>
    <w:p w14:paraId="7BF32425" w14:textId="77777777" w:rsidR="00711E01" w:rsidRDefault="00711E01" w:rsidP="00711E01">
      <w:r>
        <w:rPr>
          <w:noProof/>
        </w:rPr>
        <w:drawing>
          <wp:inline distT="0" distB="0" distL="0" distR="0" wp14:anchorId="62021342" wp14:editId="04A9B275">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9BE8B6A" w14:textId="77777777" w:rsidR="00711E01" w:rsidRDefault="00711E01" w:rsidP="00711E01">
      <w:r>
        <w:rPr>
          <w:noProof/>
        </w:rPr>
        <w:drawing>
          <wp:inline distT="0" distB="0" distL="0" distR="0" wp14:anchorId="7D2FE00F" wp14:editId="30B38A13">
            <wp:extent cx="4762500" cy="2266950"/>
            <wp:effectExtent l="0" t="0" r="0" b="0"/>
            <wp:docPr id="1138027349" name="Chart 1">
              <a:extLst xmlns:a="http://schemas.openxmlformats.org/drawingml/2006/main">
                <a:ext uri="{FF2B5EF4-FFF2-40B4-BE49-F238E27FC236}">
                  <a16:creationId xmlns:a16="http://schemas.microsoft.com/office/drawing/2014/main" id="{DC4C2F95-FC68-4324-8915-99C4AB1248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BA4F0B2" w14:textId="361E128E" w:rsidR="00711E01" w:rsidRPr="00CA0027" w:rsidRDefault="00711E01" w:rsidP="00711E01">
      <w:pPr>
        <w:pStyle w:val="Heading4"/>
      </w:pPr>
      <w:r>
        <w:t>DWR and MWD</w:t>
      </w:r>
    </w:p>
    <w:p w14:paraId="11B2BB00" w14:textId="77777777" w:rsidR="00711E01" w:rsidRPr="006A0903" w:rsidRDefault="00711E01" w:rsidP="00711E01">
      <w:r>
        <w:t>Comparison of DWR dataset with MWD dataset and B135 SC is not completely valid as well since DWR dataset is in water year whereas the other 2 are in calendar year. However, we do find that MWD dataset aligns more with DWR (r2=0.79) compared to B135 (r2=0.4925).</w:t>
      </w:r>
    </w:p>
    <w:p w14:paraId="10BCBCC7" w14:textId="77777777" w:rsidR="00711E01" w:rsidRDefault="00711E01" w:rsidP="00711E01">
      <w:r>
        <w:rPr>
          <w:noProof/>
        </w:rPr>
        <w:lastRenderedPageBreak/>
        <w:drawing>
          <wp:inline distT="0" distB="0" distL="0" distR="0" wp14:anchorId="0B75604A" wp14:editId="30FBAF28">
            <wp:extent cx="4622427" cy="2743200"/>
            <wp:effectExtent l="0" t="0" r="6985" b="0"/>
            <wp:docPr id="333716241" name="Chart 1">
              <a:extLst xmlns:a="http://schemas.openxmlformats.org/drawingml/2006/main">
                <a:ext uri="{FF2B5EF4-FFF2-40B4-BE49-F238E27FC236}">
                  <a16:creationId xmlns:a16="http://schemas.microsoft.com/office/drawing/2014/main" id="{B4105BD0-D689-9723-74B3-EB67B25CCF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A2E69A" w14:textId="05B64FDC" w:rsidR="00711E01" w:rsidRDefault="00672A78" w:rsidP="00672A78">
      <w:pPr>
        <w:pStyle w:val="Heading4"/>
      </w:pPr>
      <w:r>
        <w:t>DWR Monthly and DWR table b-5</w:t>
      </w:r>
      <w:r w:rsidR="00726BB6">
        <w:t>b</w:t>
      </w:r>
    </w:p>
    <w:p w14:paraId="6796299C" w14:textId="41A97E62" w:rsidR="00607B07" w:rsidRDefault="00607B07" w:rsidP="00607B07">
      <w:r>
        <w:t xml:space="preserve">DWR monthly reports provide </w:t>
      </w:r>
      <w:r w:rsidRPr="00607B07">
        <w:t>detailed info</w:t>
      </w:r>
      <w:r>
        <w:t>rmation for each water agency</w:t>
      </w:r>
      <w:r w:rsidRPr="00607B07">
        <w:t xml:space="preserve"> on</w:t>
      </w:r>
      <w:r>
        <w:t xml:space="preserve"> table A </w:t>
      </w:r>
      <w:r w:rsidRPr="00607B07">
        <w:t>transfers</w:t>
      </w:r>
      <w:r>
        <w:t xml:space="preserve"> from/to others, carryovers, water bank recovery, and non-swp water transfers. Up until it mentioned 2012 table A transfers to which agency it was, after 2012 it just says others. Below is a snippet of how monthly deliveries are categorized</w:t>
      </w:r>
      <w:r w:rsidR="00726BB6">
        <w:t xml:space="preserve"> for MWD</w:t>
      </w:r>
      <w:r>
        <w:t>:</w:t>
      </w:r>
    </w:p>
    <w:p w14:paraId="1D345788" w14:textId="1E7E9104" w:rsidR="00607B07" w:rsidRDefault="00607B07" w:rsidP="00607B07">
      <w:r w:rsidRPr="00607B07">
        <w:rPr>
          <w:noProof/>
        </w:rPr>
        <w:drawing>
          <wp:inline distT="0" distB="0" distL="0" distR="0" wp14:anchorId="788DF5BB" wp14:editId="3E1DF4D1">
            <wp:extent cx="5943600" cy="892810"/>
            <wp:effectExtent l="0" t="0" r="0" b="2540"/>
            <wp:docPr id="1633038856" name="Picture 1" descr="A gro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38856" name="Picture 1" descr="A group of text on a white background&#10;&#10;Description automatically generated"/>
                    <pic:cNvPicPr/>
                  </pic:nvPicPr>
                  <pic:blipFill>
                    <a:blip r:embed="rId26"/>
                    <a:stretch>
                      <a:fillRect/>
                    </a:stretch>
                  </pic:blipFill>
                  <pic:spPr>
                    <a:xfrm>
                      <a:off x="0" y="0"/>
                      <a:ext cx="5943600" cy="892810"/>
                    </a:xfrm>
                    <a:prstGeom prst="rect">
                      <a:avLst/>
                    </a:prstGeom>
                  </pic:spPr>
                </pic:pic>
              </a:graphicData>
            </a:graphic>
          </wp:inline>
        </w:drawing>
      </w:r>
    </w:p>
    <w:p w14:paraId="46FD78D6" w14:textId="7654B146" w:rsidR="00607B07" w:rsidRDefault="00607B07" w:rsidP="00607B07">
      <w:r>
        <w:t>Given these monthly reports are provided for the year b132 was published for, reports after 2012 are publicly available only. Some differences were noticed between the total of monthly deliveries and table b-5b (annual water quantities delivered to each contractor)</w:t>
      </w:r>
    </w:p>
    <w:p w14:paraId="62488788" w14:textId="1E624E3E" w:rsidR="00607B07" w:rsidRPr="00607B07" w:rsidRDefault="00607B07" w:rsidP="00726BB6">
      <w:r w:rsidRPr="00607B07">
        <w:rPr>
          <w:noProof/>
        </w:rPr>
        <w:lastRenderedPageBreak/>
        <w:drawing>
          <wp:inline distT="0" distB="0" distL="0" distR="0" wp14:anchorId="3CAB6A4F" wp14:editId="171A27D4">
            <wp:extent cx="4572000" cy="2743200"/>
            <wp:effectExtent l="0" t="0" r="0" b="0"/>
            <wp:docPr id="1806586844" name="Chart 1">
              <a:extLst xmlns:a="http://schemas.openxmlformats.org/drawingml/2006/main">
                <a:ext uri="{FF2B5EF4-FFF2-40B4-BE49-F238E27FC236}">
                  <a16:creationId xmlns:a16="http://schemas.microsoft.com/office/drawing/2014/main" id="{B30FB907-C221-19C6-5BB7-B2102D675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5F67ACC" w14:textId="5FE82259" w:rsidR="004D029E" w:rsidRPr="004D029E" w:rsidRDefault="00711E01" w:rsidP="004D029E">
      <w:pPr>
        <w:pStyle w:val="Heading4"/>
      </w:pPr>
      <w:r>
        <w:t>B132 and MWD</w:t>
      </w:r>
    </w:p>
    <w:p w14:paraId="015DEB0F" w14:textId="37B49800" w:rsidR="00037942" w:rsidRPr="007B6031" w:rsidRDefault="00037942" w:rsidP="004D029E">
      <w:r>
        <w:t>High correlation of 0.921 is observed between B13</w:t>
      </w:r>
      <w:r w:rsidR="004D029E">
        <w:t>2</w:t>
      </w:r>
      <w:r>
        <w:t xml:space="preserve"> MWD deliveries and MWD provided dataset. A reason for a difference in the of values could be B13</w:t>
      </w:r>
      <w:r w:rsidR="004D029E">
        <w:t>2</w:t>
      </w:r>
      <w:r>
        <w:t xml:space="preserve"> </w:t>
      </w:r>
      <w:r w:rsidR="00A54220">
        <w:t>includes</w:t>
      </w:r>
      <w:r>
        <w:t xml:space="preserve"> total swp and non swp water deliveries</w:t>
      </w:r>
      <w:r w:rsidR="00A54220">
        <w:t xml:space="preserve">. However, it needs to </w:t>
      </w:r>
      <w:r w:rsidR="006A0903">
        <w:t xml:space="preserve">be </w:t>
      </w:r>
      <w:r w:rsidR="00A54220">
        <w:t>investigated, as after 2000 B135 deliveries have been generally higher (</w:t>
      </w:r>
      <w:r w:rsidR="006A0903">
        <w:t>most significant years:</w:t>
      </w:r>
      <w:r w:rsidR="00A54220">
        <w:t xml:space="preserve"> 2010 and 2011) </w:t>
      </w:r>
    </w:p>
    <w:p w14:paraId="0B0F3C46" w14:textId="153A3C54" w:rsidR="00037942" w:rsidRDefault="00A54220" w:rsidP="00037942">
      <w:r>
        <w:rPr>
          <w:noProof/>
        </w:rPr>
        <w:drawing>
          <wp:inline distT="0" distB="0" distL="0" distR="0" wp14:anchorId="762913AA" wp14:editId="7AB0FF69">
            <wp:extent cx="4586708" cy="2743200"/>
            <wp:effectExtent l="0" t="0" r="4445" b="0"/>
            <wp:docPr id="1206683640" name="Chart 1">
              <a:extLst xmlns:a="http://schemas.openxmlformats.org/drawingml/2006/main">
                <a:ext uri="{FF2B5EF4-FFF2-40B4-BE49-F238E27FC236}">
                  <a16:creationId xmlns:a16="http://schemas.microsoft.com/office/drawing/2014/main" id="{32029B77-B05A-9B15-345B-EEEAB0BAA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037942" w:rsidRPr="006438BA">
        <w:t xml:space="preserve"> </w:t>
      </w:r>
    </w:p>
    <w:p w14:paraId="62880825" w14:textId="3D97859E" w:rsidR="00037942" w:rsidRDefault="00037942" w:rsidP="00037942"/>
    <w:p w14:paraId="1ECBF7B4" w14:textId="64F30D58" w:rsidR="00F85B39" w:rsidRDefault="007B0A64" w:rsidP="00037942">
      <w:r>
        <w:rPr>
          <w:noProof/>
        </w:rPr>
        <w:lastRenderedPageBreak/>
        <w:drawing>
          <wp:inline distT="0" distB="0" distL="0" distR="0" wp14:anchorId="76343D60" wp14:editId="4D237958">
            <wp:extent cx="5943600" cy="2704465"/>
            <wp:effectExtent l="0" t="0" r="0" b="635"/>
            <wp:docPr id="716536365" name="Chart 1">
              <a:extLst xmlns:a="http://schemas.openxmlformats.org/drawingml/2006/main">
                <a:ext uri="{FF2B5EF4-FFF2-40B4-BE49-F238E27FC236}">
                  <a16:creationId xmlns:a16="http://schemas.microsoft.com/office/drawing/2014/main" id="{DBE20FFD-9E45-4232-BB44-18AFDF1733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6438BA">
        <w:t xml:space="preserve"> </w:t>
      </w:r>
      <w:r w:rsidR="00F85B39" w:rsidRPr="006438BA">
        <w:br w:type="page"/>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lastRenderedPageBreak/>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 xml:space="preserve">Moderate correlation is observed between the pumping intensity indicator (annual changes in groundwater elevations) and groundwater deliveries (r2=0.5765). No correlation exists between surface deliveries (SWP+Colorado+imports)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792053D3" w14:textId="77777777" w:rsidR="00D61797" w:rsidRPr="006438BA" w:rsidRDefault="00D61797" w:rsidP="00D61797">
      <w:pPr>
        <w:pStyle w:val="Heading3"/>
        <w:numPr>
          <w:ilvl w:val="1"/>
          <w:numId w:val="2"/>
        </w:numPr>
      </w:pPr>
      <w:r>
        <w:t>DWR (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1976 to 2015 </w:t>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75ADBAD" w14:textId="13AF8A70" w:rsidR="00CA0027" w:rsidRDefault="00CA0027" w:rsidP="00090959">
      <w:pPr>
        <w:pStyle w:val="Heading3"/>
      </w:pPr>
      <w:r>
        <w:t>Validating Dataset</w:t>
      </w:r>
    </w:p>
    <w:p w14:paraId="7FF50CDB" w14:textId="29FE1EBF" w:rsidR="00090959" w:rsidRDefault="00711E01" w:rsidP="00090959">
      <w:pPr>
        <w:pStyle w:val="Heading4"/>
      </w:pPr>
      <w:r>
        <w:t xml:space="preserve">DWR and </w:t>
      </w:r>
      <w:r w:rsidR="00090959">
        <w:t>MWD</w:t>
      </w:r>
    </w:p>
    <w:p w14:paraId="12458A5C" w14:textId="113C88AE" w:rsidR="00090959" w:rsidRDefault="00090959" w:rsidP="00090959">
      <w:r>
        <w:t xml:space="preserve">Although MWD’s Aqueduct and DWR’s Imports data are </w:t>
      </w:r>
      <w:r w:rsidR="00711E01">
        <w:t>accounted for</w:t>
      </w:r>
      <w:r>
        <w:t xml:space="preserve"> based on different time periods, they reveal a high correlation of r2=0.9. </w:t>
      </w:r>
      <w:r w:rsidRPr="008B70C6">
        <w:t xml:space="preserve">This strong correlation reassures us that the datasets are </w:t>
      </w:r>
      <w:r>
        <w:t>similar.</w:t>
      </w:r>
      <w:r w:rsidRPr="008B70C6">
        <w:t xml:space="preserve"> </w:t>
      </w:r>
      <w:r>
        <w:t xml:space="preserve">We think the differences are due to </w:t>
      </w:r>
      <w:r w:rsidRPr="00090959">
        <w:t>accounting timeframes</w:t>
      </w:r>
      <w:r>
        <w:t>.</w:t>
      </w:r>
    </w:p>
    <w:p w14:paraId="033105E7" w14:textId="0ABC1309" w:rsidR="00090959" w:rsidRDefault="00090959" w:rsidP="00090959">
      <w:r>
        <w:rPr>
          <w:noProof/>
        </w:rPr>
        <w:drawing>
          <wp:inline distT="0" distB="0" distL="0" distR="0" wp14:anchorId="7DD3667C" wp14:editId="320F91CB">
            <wp:extent cx="4572000" cy="2847975"/>
            <wp:effectExtent l="0" t="0" r="0" b="9525"/>
            <wp:docPr id="799544341" name="Chart 1">
              <a:extLst xmlns:a="http://schemas.openxmlformats.org/drawingml/2006/main">
                <a:ext uri="{FF2B5EF4-FFF2-40B4-BE49-F238E27FC236}">
                  <a16:creationId xmlns:a16="http://schemas.microsoft.com/office/drawing/2014/main" id="{330C5A5D-F40A-4FDD-BFF4-E40D0BC3FC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94B1E67" w14:textId="4B1BC3BD" w:rsidR="00CA0027" w:rsidRDefault="00090959" w:rsidP="008B70C6">
      <w:r>
        <w:rPr>
          <w:noProof/>
        </w:rPr>
        <w:lastRenderedPageBreak/>
        <w:drawing>
          <wp:inline distT="0" distB="0" distL="0" distR="0" wp14:anchorId="7E16987B" wp14:editId="43E496C7">
            <wp:extent cx="4572000" cy="2743200"/>
            <wp:effectExtent l="0" t="0" r="0" b="0"/>
            <wp:docPr id="581377689" name="Chart 1">
              <a:extLst xmlns:a="http://schemas.openxmlformats.org/drawingml/2006/main">
                <a:ext uri="{FF2B5EF4-FFF2-40B4-BE49-F238E27FC236}">
                  <a16:creationId xmlns:a16="http://schemas.microsoft.com/office/drawing/2014/main" id="{00DCE1AB-49BA-69C9-1407-B36B42D1F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7453B0E" w14:textId="77777777" w:rsidR="00090959" w:rsidRDefault="00090959" w:rsidP="008B70C6"/>
    <w:p w14:paraId="04358399" w14:textId="56594A85" w:rsidR="003D0003" w:rsidRDefault="003D0003" w:rsidP="008B70C6"/>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2E1778">
      <w:pPr>
        <w:pStyle w:val="Heading3"/>
      </w:pPr>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maf/yr of consumptive use. Mexico gets 1.5 maf/yr </w:t>
      </w:r>
      <w:r w:rsidRPr="002742AB">
        <w:t>plus an additional 200,000 af when a surplus is declared</w:t>
      </w:r>
      <w:r>
        <w:t xml:space="preserve">. Thus, annual total consumptive use of 16.5 maf/yr is allocated.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maf/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In the Lower Basin, Hoover Dam, completed in 1936, provides the majority of the Lower Basin’s storage and generates about 4.2 billion KWh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8"/>
                    <a:stretch>
                      <a:fillRect/>
                    </a:stretch>
                  </pic:blipFill>
                  <pic:spPr>
                    <a:xfrm>
                      <a:off x="0" y="0"/>
                      <a:ext cx="5943600" cy="4262120"/>
                    </a:xfrm>
                    <a:prstGeom prst="rect">
                      <a:avLst/>
                    </a:prstGeom>
                  </pic:spPr>
                </pic:pic>
              </a:graphicData>
            </a:graphic>
          </wp:inline>
        </w:drawing>
      </w:r>
    </w:p>
    <w:p w14:paraId="73E74167" w14:textId="321EEDAE" w:rsidR="008B0C64" w:rsidRDefault="00000000" w:rsidP="008B0C64">
      <w:hyperlink r:id="rId39" w:history="1">
        <w:r w:rsidR="008B0C64" w:rsidRPr="008B0C64">
          <w:rPr>
            <w:rStyle w:val="Hyperlink"/>
          </w:rPr>
          <w:t>BOULDER CANYON PROJECT Agreement</w:t>
        </w:r>
      </w:hyperlink>
    </w:p>
    <w:p w14:paraId="140097D1" w14:textId="77777777" w:rsidR="008B0C64" w:rsidRPr="008B0C64" w:rsidRDefault="008B0C64" w:rsidP="008B0C64">
      <w:pPr>
        <w:numPr>
          <w:ilvl w:val="0"/>
          <w:numId w:val="18"/>
        </w:numPr>
      </w:pPr>
      <w:r w:rsidRPr="008B0C64">
        <w:t>Priority 1: Palo Verde Irrigation District 104,500 acres</w:t>
      </w:r>
    </w:p>
    <w:p w14:paraId="75CCE39F" w14:textId="77777777" w:rsidR="008B0C64" w:rsidRPr="008B0C64" w:rsidRDefault="008B0C64" w:rsidP="008B0C64">
      <w:pPr>
        <w:numPr>
          <w:ilvl w:val="0"/>
          <w:numId w:val="18"/>
        </w:numPr>
      </w:pPr>
      <w:r w:rsidRPr="008B0C64">
        <w:t>Priority 2:Yuma Project 25,000 acres</w:t>
      </w:r>
    </w:p>
    <w:p w14:paraId="50453B87" w14:textId="77777777" w:rsidR="008B0C64" w:rsidRPr="008B0C64" w:rsidRDefault="008B0C64" w:rsidP="008B0C64">
      <w:pPr>
        <w:numPr>
          <w:ilvl w:val="0"/>
          <w:numId w:val="18"/>
        </w:numPr>
      </w:pPr>
      <w:r w:rsidRPr="008B0C64">
        <w:t>Priority 3: 3,850,000 acre feet equal rights (1,2,3a and 3b should not exceed 3,850,000)</w:t>
      </w:r>
    </w:p>
    <w:p w14:paraId="0B09921F" w14:textId="77777777" w:rsidR="008B0C64" w:rsidRPr="008B0C64" w:rsidRDefault="008B0C64" w:rsidP="008B0C64">
      <w:pPr>
        <w:numPr>
          <w:ilvl w:val="1"/>
          <w:numId w:val="18"/>
        </w:numPr>
      </w:pPr>
      <w:r w:rsidRPr="008B0C64">
        <w:t>3(a) Imperial Irrigation District and other lands under or that will be served from the All American Canal in Imperial and Coachella Valleys</w:t>
      </w:r>
    </w:p>
    <w:p w14:paraId="09376E35" w14:textId="77777777" w:rsidR="008B0C64" w:rsidRPr="008B0C64" w:rsidRDefault="008B0C64" w:rsidP="008B0C64">
      <w:pPr>
        <w:numPr>
          <w:ilvl w:val="1"/>
          <w:numId w:val="18"/>
        </w:numPr>
      </w:pPr>
      <w:r w:rsidRPr="008B0C64">
        <w:t>3(b) to Palo Verde Irrigation District for use exclusively on 16,000 acres in that area known as the “Lower Palo Verde Mesa”</w:t>
      </w:r>
    </w:p>
    <w:p w14:paraId="2E8B8A8C" w14:textId="77777777" w:rsidR="008B0C64" w:rsidRPr="008B0C64" w:rsidRDefault="008B0C64" w:rsidP="008B0C64">
      <w:pPr>
        <w:numPr>
          <w:ilvl w:val="0"/>
          <w:numId w:val="18"/>
        </w:numPr>
      </w:pPr>
      <w:r w:rsidRPr="008B0C64">
        <w:t>Priority 4: MWDand/or the City of Los Angeles 550,000 acre feet</w:t>
      </w:r>
    </w:p>
    <w:p w14:paraId="3A4EE58A" w14:textId="77777777" w:rsidR="008B0C64" w:rsidRPr="008B0C64" w:rsidRDefault="008B0C64" w:rsidP="008B0C64">
      <w:pPr>
        <w:numPr>
          <w:ilvl w:val="0"/>
          <w:numId w:val="18"/>
        </w:numPr>
      </w:pPr>
      <w:r w:rsidRPr="008B0C64">
        <w:t xml:space="preserve">Priority 5: </w:t>
      </w:r>
    </w:p>
    <w:p w14:paraId="7FC8C050" w14:textId="77777777" w:rsidR="008B0C64" w:rsidRPr="008B0C64" w:rsidRDefault="008B0C64" w:rsidP="008B0C64">
      <w:pPr>
        <w:numPr>
          <w:ilvl w:val="1"/>
          <w:numId w:val="18"/>
        </w:numPr>
      </w:pPr>
      <w:r w:rsidRPr="008B0C64">
        <w:t>(a) MWD and/or the City of Los Angeles, with an additional entitlement of 550,000 acre-feet</w:t>
      </w:r>
    </w:p>
    <w:p w14:paraId="5386AD74" w14:textId="77777777" w:rsidR="008B0C64" w:rsidRPr="008B0C64" w:rsidRDefault="008B0C64" w:rsidP="008B0C64">
      <w:pPr>
        <w:numPr>
          <w:ilvl w:val="1"/>
          <w:numId w:val="18"/>
        </w:numPr>
      </w:pPr>
      <w:r w:rsidRPr="008B0C64">
        <w:lastRenderedPageBreak/>
        <w:t>(b) The City of San Diego and/or County of San Diego, with an entitlement of 112,000 acre-feet annually. These two rights are equal in priority.</w:t>
      </w:r>
    </w:p>
    <w:p w14:paraId="70B926A9" w14:textId="77777777" w:rsidR="008B0C64" w:rsidRPr="008B0C64" w:rsidRDefault="008B0C64" w:rsidP="008B0C64">
      <w:pPr>
        <w:numPr>
          <w:ilvl w:val="0"/>
          <w:numId w:val="18"/>
        </w:numPr>
      </w:pPr>
      <w:r w:rsidRPr="008B0C64">
        <w:t xml:space="preserve">Priority 6: 300,000 acre-feet </w:t>
      </w:r>
    </w:p>
    <w:p w14:paraId="0A0D1457" w14:textId="77777777" w:rsidR="008B0C64" w:rsidRPr="008B0C64" w:rsidRDefault="008B0C64" w:rsidP="008B0C64">
      <w:pPr>
        <w:numPr>
          <w:ilvl w:val="0"/>
          <w:numId w:val="18"/>
        </w:numPr>
      </w:pPr>
      <w:r w:rsidRPr="008B0C64">
        <w:t>(a) IID and other lands served by the All American Canal in Imperial and Coachella Valleys</w:t>
      </w:r>
    </w:p>
    <w:p w14:paraId="32D1F34C" w14:textId="77777777" w:rsidR="008B0C64" w:rsidRPr="008B0C64" w:rsidRDefault="008B0C64" w:rsidP="008B0C64">
      <w:pPr>
        <w:numPr>
          <w:ilvl w:val="0"/>
          <w:numId w:val="18"/>
        </w:numPr>
      </w:pPr>
      <w:r w:rsidRPr="008B0C64">
        <w:t>(b) Palo Verde Irrigation District for use on 16,000 acres in the Lower Palo Verde Mesa area</w:t>
      </w:r>
    </w:p>
    <w:p w14:paraId="3B6F6C19" w14:textId="77777777" w:rsidR="008B0C64" w:rsidRPr="008B0C64" w:rsidRDefault="008B0C64" w:rsidP="008B0C64">
      <w:pPr>
        <w:numPr>
          <w:ilvl w:val="0"/>
          <w:numId w:val="18"/>
        </w:numPr>
      </w:pPr>
      <w:r w:rsidRPr="008B0C64">
        <w:t>Priority 7: Any remaining water for agricultural use within the Colorado River Basin in California</w:t>
      </w:r>
    </w:p>
    <w:p w14:paraId="3D5DA38A" w14:textId="77777777" w:rsidR="008B0C64" w:rsidRDefault="008B0C64" w:rsidP="008B0C64"/>
    <w:p w14:paraId="2F4DC6E0" w14:textId="2C0A1AB7" w:rsidR="00CE3DCB" w:rsidRDefault="00CE3DCB" w:rsidP="00CE3DCB">
      <w:r>
        <w:t xml:space="preserve">Quantification settlement agreement </w:t>
      </w:r>
      <w:r w:rsidR="00956636">
        <w:t>2003</w:t>
      </w:r>
    </w:p>
    <w:p w14:paraId="6E933DD2" w14:textId="34FDFE6B" w:rsidR="00956636" w:rsidRDefault="00956636" w:rsidP="00956636">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38B4DC80" w14:textId="604783D0" w:rsidR="00CE3DCB" w:rsidRDefault="00CE3DCB" w:rsidP="00CE3DCB">
      <w:r>
        <w:t xml:space="preserve">In 2003 Quantification settlement agreement was signed, in which it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t>A transfer of 105,000 acre-feet annually between IID and Metropolitan</w:t>
      </w:r>
    </w:p>
    <w:p w14:paraId="6C48087A" w14:textId="7B7C8959" w:rsidR="00CE3DCB" w:rsidRDefault="00CE3DCB" w:rsidP="00CE3DCB">
      <w:r>
        <w:lastRenderedPageBreak/>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40"/>
                    <a:stretch>
                      <a:fillRect/>
                    </a:stretch>
                  </pic:blipFill>
                  <pic:spPr>
                    <a:xfrm>
                      <a:off x="0" y="0"/>
                      <a:ext cx="3639058" cy="3315163"/>
                    </a:xfrm>
                    <a:prstGeom prst="rect">
                      <a:avLst/>
                    </a:prstGeom>
                  </pic:spPr>
                </pic:pic>
              </a:graphicData>
            </a:graphic>
          </wp:inline>
        </w:drawing>
      </w:r>
    </w:p>
    <w:p w14:paraId="4C25C72B" w14:textId="5A3F779D" w:rsidR="00C40C5F" w:rsidRDefault="00C40C5F" w:rsidP="00C40C5F">
      <w:r w:rsidRPr="00C40C5F">
        <w:t>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in excess of California’s basic apportionment. Until 2003, Metropolitan had been able to take full advantage of its fifth priority right as a result of the availability of surplus water and water apportioned to Arizona and Nevada that was not needed by those states. However, during the 1990s, Arizona and Nevada increased their use of water from the Colorado River and by 2002 no unused apportionment was available for California</w:t>
      </w:r>
      <w:r>
        <w:t>.</w:t>
      </w:r>
    </w:p>
    <w:p w14:paraId="006C5182" w14:textId="6DCF7ED0" w:rsidR="00CE3DCB" w:rsidRPr="00C40C5F" w:rsidRDefault="000922E3" w:rsidP="00CE3DCB">
      <w:pPr>
        <w:rPr>
          <w:u w:val="single"/>
        </w:rPr>
      </w:pPr>
      <w:r w:rsidRPr="00C40C5F">
        <w:rPr>
          <w:u w:val="single"/>
        </w:rPr>
        <w:t>Reservoirs</w:t>
      </w:r>
      <w:r w:rsidR="00CE3DCB" w:rsidRPr="00C40C5F">
        <w:rPr>
          <w:u w:val="single"/>
        </w:rPr>
        <w:t xml:space="preserve"> in </w:t>
      </w:r>
      <w:r w:rsidRPr="00C40C5F">
        <w:rPr>
          <w:u w:val="single"/>
        </w:rPr>
        <w:t>Lower Colorado River Basin</w:t>
      </w:r>
    </w:p>
    <w:p w14:paraId="4647D8A0" w14:textId="427CB47E" w:rsidR="000922E3" w:rsidRDefault="000922E3" w:rsidP="000922E3">
      <w:r w:rsidRPr="00E44977">
        <w:t>The two largest reservoirs in the Colorado River system, Lake Mead and Lake Powell</w:t>
      </w:r>
      <w:r>
        <w:t>. Lake Powell is for the upper basin and lake mead for the lower basin. The sequence of lower Colorado basin reservoirs/dams is as follows:</w:t>
      </w:r>
    </w:p>
    <w:p w14:paraId="4D4E3D5A" w14:textId="767DC9A4" w:rsidR="000922E3" w:rsidRDefault="000922E3" w:rsidP="000922E3">
      <w:r>
        <w:t>Hoover Dam/Lake Mead, Davis Dam/Lake Mohave, Parker Dam/Lake Havasu, Palo Verde Diversion Dam, Imperial Dam (Other minor dams have been omitted, more can be found on excel</w:t>
      </w:r>
      <w:r w:rsidR="00070B97">
        <w:t>).</w:t>
      </w:r>
    </w:p>
    <w:p w14:paraId="2B6E6A6C" w14:textId="77777777" w:rsidR="000922E3" w:rsidRDefault="000922E3" w:rsidP="000922E3">
      <w:r>
        <w:lastRenderedPageBreak/>
        <w:t>Lake Havasu: Colorado River Aqueduct</w:t>
      </w:r>
    </w:p>
    <w:p w14:paraId="45F5768B" w14:textId="77777777" w:rsidR="000922E3" w:rsidRDefault="000922E3" w:rsidP="000922E3">
      <w:r w:rsidRPr="00C9236B">
        <w:t>Palo Verde Diversion Dam:</w:t>
      </w:r>
      <w:r>
        <w:t xml:space="preserve"> </w:t>
      </w:r>
    </w:p>
    <w:p w14:paraId="1F1CB592" w14:textId="2130F21C" w:rsidR="000922E3" w:rsidRDefault="000922E3" w:rsidP="000922E3">
      <w:r>
        <w:t>Imperial Dam: All American Canal</w:t>
      </w:r>
    </w:p>
    <w:p w14:paraId="339836E2" w14:textId="0F42D720" w:rsidR="000922E3" w:rsidRDefault="000922E3" w:rsidP="000922E3">
      <w:r w:rsidRPr="00C9236B">
        <w:t>MWD:</w:t>
      </w:r>
      <w:r w:rsidR="00C9236B" w:rsidRPr="00C9236B">
        <w:t xml:space="preserve"> Lake</w:t>
      </w:r>
      <w:r w:rsidR="00C9236B">
        <w:t xml:space="preserve"> Havasu</w:t>
      </w:r>
    </w:p>
    <w:p w14:paraId="2CCD2479" w14:textId="246F1DA6" w:rsidR="000922E3" w:rsidRDefault="000922E3" w:rsidP="000922E3">
      <w:r>
        <w:rPr>
          <w:noProof/>
        </w:rPr>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41"/>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Figur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42"/>
                    <a:stretch>
                      <a:fillRect/>
                    </a:stretch>
                  </pic:blipFill>
                  <pic:spPr>
                    <a:xfrm>
                      <a:off x="0" y="0"/>
                      <a:ext cx="4591227" cy="2277955"/>
                    </a:xfrm>
                    <a:prstGeom prst="rect">
                      <a:avLst/>
                    </a:prstGeom>
                  </pic:spPr>
                </pic:pic>
              </a:graphicData>
            </a:graphic>
          </wp:inline>
        </w:drawing>
      </w:r>
    </w:p>
    <w:p w14:paraId="0D398079" w14:textId="108BA7CA" w:rsidR="00385926" w:rsidRDefault="00385926" w:rsidP="000922E3">
      <w:commentRangeStart w:id="3"/>
      <w:r>
        <w:t>Talk about water agreements</w:t>
      </w:r>
      <w:commentRangeEnd w:id="3"/>
      <w:r>
        <w:rPr>
          <w:rStyle w:val="CommentReference"/>
        </w:rPr>
        <w:commentReference w:id="3"/>
      </w:r>
    </w:p>
    <w:p w14:paraId="0BF27BF1" w14:textId="77777777" w:rsidR="00385926" w:rsidRDefault="00385926" w:rsidP="000922E3"/>
    <w:p w14:paraId="08D1B83A" w14:textId="26F53B42" w:rsidR="00F42A2A" w:rsidRDefault="00F42A2A" w:rsidP="00F42A2A">
      <w:pPr>
        <w:pStyle w:val="Heading3"/>
        <w:numPr>
          <w:ilvl w:val="1"/>
          <w:numId w:val="2"/>
        </w:numPr>
      </w:pPr>
      <w:r>
        <w:t>DWR (Water Data Portfolio)</w:t>
      </w:r>
    </w:p>
    <w:p w14:paraId="735981B0" w14:textId="025DEECC" w:rsidR="00E052C6" w:rsidRDefault="00E052C6" w:rsidP="00E052C6">
      <w:r w:rsidRPr="00DD55D6">
        <w:t>Unlike the State Water Project, Colorado River deliveries are less impacted during drought years</w:t>
      </w:r>
      <w:r>
        <w:t xml:space="preserve"> – serving as</w:t>
      </w:r>
      <w:r w:rsidRPr="00ED7CED">
        <w:t xml:space="preserve"> a backup to the State Water Project.</w:t>
      </w:r>
      <w:r>
        <w:t xml:space="preserve"> As shown in the figure below, the non-linear relationship between SWDI Delta exporting basins and Colorado River deliveries is clear - </w:t>
      </w:r>
      <w:r w:rsidRPr="00B754AA">
        <w:t>When Delta water availability decreases, deliveries from the Colorado River tend to increase.</w:t>
      </w:r>
      <w:r>
        <w:t xml:space="preserve"> The plateau after the median (percentile = 0.5) could be due to </w:t>
      </w:r>
      <w:r w:rsidRPr="00BC0958">
        <w:t>infrastructure constraints</w:t>
      </w:r>
      <w:r>
        <w:t xml:space="preserve"> t</w:t>
      </w:r>
      <w:r w:rsidRPr="00BC0958">
        <w:t xml:space="preserve">o how much water can be </w:t>
      </w:r>
      <w:r>
        <w:t>imported</w:t>
      </w:r>
      <w:r w:rsidRPr="00BC0958">
        <w:t xml:space="preserve"> from the Colorado River</w:t>
      </w:r>
      <w:r>
        <w:t>.</w:t>
      </w:r>
    </w:p>
    <w:p w14:paraId="2D86700C" w14:textId="5F91C08C" w:rsidR="00E052C6" w:rsidRDefault="00E052C6" w:rsidP="00E052C6">
      <w:r>
        <w:t xml:space="preserve">Colorado River also shows some correlation with both SWDI SC and Groundwater Pumping Indicator. The relationship between the SWDI SC and Colorado River deliveries is negative, which means Colorado river are higher when south coast reservoirs are emptier.  The relationship between the SWDI SC and Colorado River deliveries is also negative, which means Colorado </w:t>
      </w:r>
      <w:r w:rsidR="00BA2597">
        <w:t xml:space="preserve">deliveries </w:t>
      </w:r>
      <w:r>
        <w:t>are higher</w:t>
      </w:r>
      <w:r w:rsidR="00BA2597">
        <w:t>, when more pumping is happening. This could indicate both Colorado and GW are being utilized to supplement low SWP deliveries.</w:t>
      </w:r>
    </w:p>
    <w:p w14:paraId="60B4A1B7" w14:textId="37D73D54" w:rsidR="00BA2597" w:rsidRDefault="00BA2597" w:rsidP="00E052C6">
      <w:r>
        <w:t>Colorado River deliveries show no correlation with SWDI of Colorado (Lake Mead and Lake Powell combined), Lake Mead, and Lake Powell. This means condition of reservoirs do not affect deliveries</w:t>
      </w:r>
    </w:p>
    <w:p w14:paraId="23707525" w14:textId="57589575" w:rsidR="00E052C6" w:rsidRDefault="00E052C6" w:rsidP="00E052C6">
      <w:r>
        <w:rPr>
          <w:noProof/>
        </w:rPr>
        <w:lastRenderedPageBreak/>
        <w:drawing>
          <wp:inline distT="0" distB="0" distL="0" distR="0" wp14:anchorId="785BA6A0" wp14:editId="768E9003">
            <wp:extent cx="4595627" cy="2772641"/>
            <wp:effectExtent l="0" t="0" r="14605" b="8890"/>
            <wp:docPr id="1266949690" name="Chart 1">
              <a:extLst xmlns:a="http://schemas.openxmlformats.org/drawingml/2006/main">
                <a:ext uri="{FF2B5EF4-FFF2-40B4-BE49-F238E27FC236}">
                  <a16:creationId xmlns:a16="http://schemas.microsoft.com/office/drawing/2014/main" id="{C0125294-C3FC-42C0-8C17-146D348719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noProof/>
        </w:rPr>
        <w:drawing>
          <wp:inline distT="0" distB="0" distL="0" distR="0" wp14:anchorId="7966A1FB" wp14:editId="2A180542">
            <wp:extent cx="4595627" cy="2772641"/>
            <wp:effectExtent l="0" t="0" r="14605" b="8890"/>
            <wp:docPr id="880948137" name="Chart 2">
              <a:extLst xmlns:a="http://schemas.openxmlformats.org/drawingml/2006/main">
                <a:ext uri="{FF2B5EF4-FFF2-40B4-BE49-F238E27FC236}">
                  <a16:creationId xmlns:a16="http://schemas.microsoft.com/office/drawing/2014/main" id="{8F473625-C1AD-4241-B63F-F833E7BA4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lastRenderedPageBreak/>
        <w:drawing>
          <wp:inline distT="0" distB="0" distL="0" distR="0" wp14:anchorId="31F6BF7A" wp14:editId="5637B787">
            <wp:extent cx="4595627" cy="2772641"/>
            <wp:effectExtent l="0" t="0" r="14605" b="8890"/>
            <wp:docPr id="1918133844" name="Chart 3">
              <a:extLst xmlns:a="http://schemas.openxmlformats.org/drawingml/2006/main">
                <a:ext uri="{FF2B5EF4-FFF2-40B4-BE49-F238E27FC236}">
                  <a16:creationId xmlns:a16="http://schemas.microsoft.com/office/drawing/2014/main" id="{C21B1DE0-4D09-4FF7-8658-B0BBC600E1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24A570" w14:textId="07EE8D6B" w:rsidR="00A20F59" w:rsidRPr="00F42A2A" w:rsidRDefault="00A20F59" w:rsidP="00F42A2A"/>
    <w:p w14:paraId="2A177A22" w14:textId="048F4EE1" w:rsidR="00994C4E" w:rsidRDefault="00994C4E" w:rsidP="00994C4E">
      <w:pPr>
        <w:pStyle w:val="Heading3"/>
        <w:numPr>
          <w:ilvl w:val="1"/>
          <w:numId w:val="2"/>
        </w:numPr>
      </w:pPr>
      <w:r>
        <w:t>USBR</w:t>
      </w:r>
    </w:p>
    <w:p w14:paraId="43BFA270" w14:textId="03FD4EB9" w:rsidR="009C1CA6" w:rsidRDefault="009C1CA6" w:rsidP="009C1CA6">
      <w:r>
        <w:t>California has regularly</w:t>
      </w:r>
      <w:r w:rsidR="00911543">
        <w:t xml:space="preserve"> used their full allocation of 4.4 maf from the Colorado River and frequently</w:t>
      </w:r>
      <w:r>
        <w:t xml:space="preserve"> exceeded their share</w:t>
      </w:r>
      <w:r w:rsidR="007D3801">
        <w:t xml:space="preserve"> as shown in the figure below -</w:t>
      </w:r>
      <w:r w:rsidR="00911543">
        <w:t xml:space="preserve"> 10yr average consumptive has been</w:t>
      </w:r>
      <w:r w:rsidR="007D3801">
        <w:t xml:space="preserve"> hovering around 4.5-5 maf from the 1970s up until 2000s. Since the early 2000s </w:t>
      </w:r>
      <w:r w:rsidR="00BD645D">
        <w:t>consumptive</w:t>
      </w:r>
      <w:r w:rsidR="007D3801">
        <w:t xml:space="preserve"> use has been decreasing which is due to persistent drought conditions at the Colorado river reservoirs. </w:t>
      </w:r>
    </w:p>
    <w:p w14:paraId="52DB3549" w14:textId="77E75978" w:rsidR="00911543" w:rsidRPr="009C1CA6" w:rsidRDefault="00911543" w:rsidP="009C1CA6">
      <w:r>
        <w:rPr>
          <w:noProof/>
        </w:rPr>
        <w:drawing>
          <wp:inline distT="0" distB="0" distL="0" distR="0" wp14:anchorId="01604D5A" wp14:editId="5DDA4A50">
            <wp:extent cx="5943600" cy="2639060"/>
            <wp:effectExtent l="0" t="0" r="0" b="8890"/>
            <wp:docPr id="1471943467" name="Chart 1">
              <a:extLst xmlns:a="http://schemas.openxmlformats.org/drawingml/2006/main">
                <a:ext uri="{FF2B5EF4-FFF2-40B4-BE49-F238E27FC236}">
                  <a16:creationId xmlns:a16="http://schemas.microsoft.com/office/drawing/2014/main" id="{F507E920-5200-4D49-A509-C682B84FF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91C6A39" w14:textId="77777777" w:rsidR="00DE3BEC" w:rsidRDefault="007D3801" w:rsidP="009C1CA6">
      <w:r>
        <w:t xml:space="preserve">Among </w:t>
      </w:r>
      <w:r w:rsidR="00DE3BEC">
        <w:t>the</w:t>
      </w:r>
      <w:r>
        <w:t xml:space="preserve"> water users in California, PVID is the only water user that doesn’t utilize its full </w:t>
      </w:r>
      <w:r w:rsidR="00DE3BEC">
        <w:t>diversion</w:t>
      </w:r>
      <w:r>
        <w:t xml:space="preserve"> as shown in figure below. </w:t>
      </w:r>
    </w:p>
    <w:p w14:paraId="7263516E" w14:textId="4A0CD1DD" w:rsidR="009C1CA6" w:rsidRPr="009C1CA6" w:rsidRDefault="007D3801" w:rsidP="009C1CA6">
      <w:r>
        <w:lastRenderedPageBreak/>
        <w:t xml:space="preserve">We </w:t>
      </w:r>
      <w:r w:rsidR="00DE3BEC">
        <w:t>also</w:t>
      </w:r>
      <w:r>
        <w:t xml:space="preserve"> </w:t>
      </w:r>
      <w:r w:rsidR="00DE3BEC">
        <w:t>observe</w:t>
      </w:r>
      <w:r>
        <w:t xml:space="preserve"> that</w:t>
      </w:r>
      <w:r w:rsidR="00DE3BEC">
        <w:t xml:space="preserve"> IID and</w:t>
      </w:r>
      <w:r>
        <w:t xml:space="preserve"> MWD</w:t>
      </w:r>
      <w:r w:rsidR="00DE3BEC">
        <w:t xml:space="preserve"> diversions have more fluctuations compared to PVID and CVID. Mainly IID diversions have been decreasing since the 2000s because of urban transfers. Whereas MWD experiences fluctuations because its 4</w:t>
      </w:r>
      <w:r w:rsidR="00DE3BEC" w:rsidRPr="00DE3BEC">
        <w:rPr>
          <w:vertAlign w:val="superscript"/>
        </w:rPr>
        <w:t>th</w:t>
      </w:r>
      <w:r w:rsidR="00DE3BEC">
        <w:t xml:space="preserve"> in priority </w:t>
      </w:r>
      <w:r w:rsidR="00DE3BEC" w:rsidRPr="00DE3BEC">
        <w:t>and its complex water supply portfolio, which does not solely rely on the Colorado River</w:t>
      </w:r>
      <w:r w:rsidR="00DE3BEC">
        <w:t>.</w:t>
      </w:r>
    </w:p>
    <w:p w14:paraId="60B19757" w14:textId="5CC6061E" w:rsidR="00994C4E" w:rsidRDefault="009C1CA6" w:rsidP="00994C4E">
      <w:r>
        <w:rPr>
          <w:noProof/>
        </w:rPr>
        <w:drawing>
          <wp:inline distT="0" distB="0" distL="0" distR="0" wp14:anchorId="33E59952" wp14:editId="621F17A0">
            <wp:extent cx="5943600" cy="3475355"/>
            <wp:effectExtent l="0" t="0" r="0" b="10795"/>
            <wp:docPr id="1223621592" name="Chart 1">
              <a:extLst xmlns:a="http://schemas.openxmlformats.org/drawingml/2006/main">
                <a:ext uri="{FF2B5EF4-FFF2-40B4-BE49-F238E27FC236}">
                  <a16:creationId xmlns:a16="http://schemas.microsoft.com/office/drawing/2014/main" id="{B18B59D9-DFFD-54C3-0406-BC6329EBF3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7D8DB6D" w14:textId="77777777" w:rsidR="006E1AC5" w:rsidRDefault="006E1AC5" w:rsidP="00994C4E"/>
    <w:p w14:paraId="6068CFE8" w14:textId="6C87A028" w:rsidR="0069272A" w:rsidRDefault="006E1AC5" w:rsidP="00807DC3">
      <w:r>
        <w:t>Our focus is on south coast deliveries</w:t>
      </w:r>
      <w:r w:rsidR="00BD645D">
        <w:t xml:space="preserve"> which is MWD diversions. Since 2003, Colorado deliveries have decreased which can be contributed to 2 factors: 1 – drought conditions: Pre 2003, MWD was able to import more water than its allocation, but recent drought conditions have limited this; 2 – QSA (quantitative settlement agreement) which</w:t>
      </w:r>
      <w:r w:rsidR="00BD645D" w:rsidRPr="00BD645D">
        <w:t xml:space="preserve"> set a cap on the state's use of Colorado River water</w:t>
      </w:r>
      <w:r w:rsidR="00BD645D">
        <w:t xml:space="preserve"> (again due to drought conditions)</w:t>
      </w:r>
      <w:r w:rsidR="0069272A">
        <w:t>.</w:t>
      </w:r>
    </w:p>
    <w:p w14:paraId="1ECA91CF" w14:textId="77777777" w:rsidR="0069272A" w:rsidRDefault="0069272A" w:rsidP="00994C4E"/>
    <w:p w14:paraId="0BDEFC16" w14:textId="692389C2" w:rsidR="00BD645D" w:rsidRDefault="00BD645D" w:rsidP="00994C4E">
      <w:r>
        <w:rPr>
          <w:noProof/>
        </w:rPr>
        <w:lastRenderedPageBreak/>
        <w:drawing>
          <wp:inline distT="0" distB="0" distL="0" distR="0" wp14:anchorId="1368D2E3" wp14:editId="14F7F6DB">
            <wp:extent cx="5876737" cy="3201752"/>
            <wp:effectExtent l="0" t="0" r="10160" b="17780"/>
            <wp:docPr id="1901690085" name="Chart 1">
              <a:extLst xmlns:a="http://schemas.openxmlformats.org/drawingml/2006/main">
                <a:ext uri="{FF2B5EF4-FFF2-40B4-BE49-F238E27FC236}">
                  <a16:creationId xmlns:a16="http://schemas.microsoft.com/office/drawing/2014/main" id="{ABE3BF03-4D3B-3823-C167-1160F0F2B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1136D23" w14:textId="00D61155" w:rsidR="00AB2859" w:rsidRDefault="00807DC3" w:rsidP="00AB2859">
      <w:r>
        <w:t>Our focus will be on the</w:t>
      </w:r>
      <w:r w:rsidR="00AB2859">
        <w:t xml:space="preserve"> south coast consumptive from</w:t>
      </w:r>
      <w:r>
        <w:t xml:space="preserve"> 1991 to present period. As shown in </w:t>
      </w:r>
      <w:r w:rsidR="00AB2859">
        <w:t>the figure</w:t>
      </w:r>
      <w:r>
        <w:t xml:space="preserve"> below, up until</w:t>
      </w:r>
      <w:r w:rsidR="00AB2859">
        <w:t xml:space="preserve"> 2002, deliveries have been more consistent and higher on average (0.3 maf higher), compared to the period after. This can be attributed to the </w:t>
      </w:r>
      <w:r w:rsidR="00AB2859" w:rsidRPr="00AB2859">
        <w:t xml:space="preserve">Quantification </w:t>
      </w:r>
      <w:r w:rsidR="00AB2859">
        <w:t>S</w:t>
      </w:r>
      <w:r w:rsidR="00AB2859" w:rsidRPr="00AB2859">
        <w:t xml:space="preserve">ettlement </w:t>
      </w:r>
      <w:r w:rsidR="00AB2859">
        <w:t>A</w:t>
      </w:r>
      <w:r w:rsidR="00AB2859" w:rsidRPr="00AB2859">
        <w:t>greement</w:t>
      </w:r>
      <w:r w:rsidR="00AB2859">
        <w:t xml:space="preserve"> (QSA), where California agreed to reduce its overall water use, settled the dispute between its users and conservation </w:t>
      </w:r>
      <w:r w:rsidR="00FD39C0">
        <w:t>efforts</w:t>
      </w:r>
      <w:r w:rsidR="00AB2859">
        <w:t xml:space="preserve"> </w:t>
      </w:r>
      <w:r w:rsidR="00FD39C0">
        <w:t xml:space="preserve">took place </w:t>
      </w:r>
      <w:r w:rsidR="00AB2859">
        <w:t>(such as Coachella and All-American lining project</w:t>
      </w:r>
      <w:r w:rsidR="00FD39C0">
        <w:t>, where the conserved water is transferred to SDCWA)</w:t>
      </w:r>
    </w:p>
    <w:p w14:paraId="1E5F6E3C" w14:textId="166F2D63" w:rsidR="00807DC3" w:rsidRDefault="00AB2859" w:rsidP="00994C4E">
      <w:r>
        <w:rPr>
          <w:noProof/>
        </w:rPr>
        <w:drawing>
          <wp:inline distT="0" distB="0" distL="0" distR="0" wp14:anchorId="422CECA2" wp14:editId="507EC922">
            <wp:extent cx="5051956" cy="2803716"/>
            <wp:effectExtent l="0" t="0" r="15875" b="15875"/>
            <wp:docPr id="1719699372" name="Chart 1">
              <a:extLst xmlns:a="http://schemas.openxmlformats.org/drawingml/2006/main">
                <a:ext uri="{FF2B5EF4-FFF2-40B4-BE49-F238E27FC236}">
                  <a16:creationId xmlns:a16="http://schemas.microsoft.com/office/drawing/2014/main" id="{9AC7932C-5553-4C19-924D-21A40D6BDA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BB930EF" w14:textId="77777777" w:rsidR="00FD39C0" w:rsidRDefault="00FD39C0" w:rsidP="00994C4E"/>
    <w:p w14:paraId="53370E4C" w14:textId="20515523" w:rsidR="00FD39C0" w:rsidRDefault="00EF7B7A" w:rsidP="00717FED">
      <w:r>
        <w:lastRenderedPageBreak/>
        <w:t xml:space="preserve">For the 1991-2023 period, </w:t>
      </w:r>
      <w:r w:rsidR="00270226">
        <w:t xml:space="preserve">SWDI SC shows a decent correlation </w:t>
      </w:r>
      <w:r>
        <w:t xml:space="preserve">(r2=0.63) with deliveries decreasing as south coast reservoirs are filling up. Low correlation in the other variables. Since during 1991-2002 deliveries were consistently high, no indicators showed a significant relationship with deliveries. </w:t>
      </w:r>
      <w:r w:rsidR="00717FED">
        <w:t>2002-2023 period</w:t>
      </w:r>
      <w:r w:rsidR="00D949A0">
        <w:t xml:space="preserve"> shows Colorado deliveries are correlated with </w:t>
      </w:r>
      <w:r w:rsidR="00717FED">
        <w:t>SWDI delta and South Coast. Delta correlation can be explained by the fact that ever since QSA, deliveries from Colorado are being used strategically (only when SWDI delta reservoirs are low).</w:t>
      </w:r>
    </w:p>
    <w:p w14:paraId="19AF9942" w14:textId="75837E07" w:rsidR="00AB2859" w:rsidRDefault="00EF7B7A" w:rsidP="00994C4E">
      <w:r w:rsidRPr="00EF7B7A">
        <w:rPr>
          <w:noProof/>
        </w:rPr>
        <w:drawing>
          <wp:inline distT="0" distB="0" distL="0" distR="0" wp14:anchorId="5086CB1A" wp14:editId="7D656233">
            <wp:extent cx="4857750" cy="3867516"/>
            <wp:effectExtent l="0" t="0" r="0" b="0"/>
            <wp:docPr id="9078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824868" name=""/>
                    <pic:cNvPicPr/>
                  </pic:nvPicPr>
                  <pic:blipFill>
                    <a:blip r:embed="rId54"/>
                    <a:stretch>
                      <a:fillRect/>
                    </a:stretch>
                  </pic:blipFill>
                  <pic:spPr>
                    <a:xfrm>
                      <a:off x="0" y="0"/>
                      <a:ext cx="4859305" cy="3868754"/>
                    </a:xfrm>
                    <a:prstGeom prst="rect">
                      <a:avLst/>
                    </a:prstGeom>
                  </pic:spPr>
                </pic:pic>
              </a:graphicData>
            </a:graphic>
          </wp:inline>
        </w:drawing>
      </w:r>
    </w:p>
    <w:p w14:paraId="761020C5" w14:textId="3AD4269C" w:rsidR="00270226" w:rsidRDefault="00EF7B7A" w:rsidP="00994C4E">
      <w:r w:rsidRPr="00EF7B7A">
        <w:rPr>
          <w:noProof/>
        </w:rPr>
        <w:lastRenderedPageBreak/>
        <w:drawing>
          <wp:inline distT="0" distB="0" distL="0" distR="0" wp14:anchorId="77DA0D4E" wp14:editId="06867533">
            <wp:extent cx="4350725" cy="3467100"/>
            <wp:effectExtent l="0" t="0" r="0" b="0"/>
            <wp:docPr id="6282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87810" name=""/>
                    <pic:cNvPicPr/>
                  </pic:nvPicPr>
                  <pic:blipFill>
                    <a:blip r:embed="rId55"/>
                    <a:stretch>
                      <a:fillRect/>
                    </a:stretch>
                  </pic:blipFill>
                  <pic:spPr>
                    <a:xfrm>
                      <a:off x="0" y="0"/>
                      <a:ext cx="4358310" cy="3473144"/>
                    </a:xfrm>
                    <a:prstGeom prst="rect">
                      <a:avLst/>
                    </a:prstGeom>
                  </pic:spPr>
                </pic:pic>
              </a:graphicData>
            </a:graphic>
          </wp:inline>
        </w:drawing>
      </w:r>
    </w:p>
    <w:p w14:paraId="3C191856" w14:textId="7B6C9454" w:rsidR="00270226" w:rsidRDefault="00EF7B7A" w:rsidP="00994C4E">
      <w:r w:rsidRPr="00EF7B7A">
        <w:rPr>
          <w:noProof/>
        </w:rPr>
        <w:drawing>
          <wp:inline distT="0" distB="0" distL="0" distR="0" wp14:anchorId="0F834571" wp14:editId="7009CEBA">
            <wp:extent cx="4362450" cy="3468521"/>
            <wp:effectExtent l="0" t="0" r="0" b="0"/>
            <wp:docPr id="1007076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76228" name=""/>
                    <pic:cNvPicPr/>
                  </pic:nvPicPr>
                  <pic:blipFill>
                    <a:blip r:embed="rId56"/>
                    <a:stretch>
                      <a:fillRect/>
                    </a:stretch>
                  </pic:blipFill>
                  <pic:spPr>
                    <a:xfrm>
                      <a:off x="0" y="0"/>
                      <a:ext cx="4363586" cy="3469424"/>
                    </a:xfrm>
                    <a:prstGeom prst="rect">
                      <a:avLst/>
                    </a:prstGeom>
                  </pic:spPr>
                </pic:pic>
              </a:graphicData>
            </a:graphic>
          </wp:inline>
        </w:drawing>
      </w:r>
    </w:p>
    <w:p w14:paraId="7DF18FE6" w14:textId="4EC74C7B" w:rsidR="00807DC3" w:rsidRPr="00994C4E" w:rsidRDefault="00AB2859" w:rsidP="00994C4E">
      <w:r>
        <w:rPr>
          <w:noProof/>
        </w:rPr>
        <w:lastRenderedPageBreak/>
        <w:drawing>
          <wp:inline distT="0" distB="0" distL="0" distR="0" wp14:anchorId="4ECDEBA4" wp14:editId="72705E2B">
            <wp:extent cx="4591050" cy="2743199"/>
            <wp:effectExtent l="0" t="0" r="0" b="635"/>
            <wp:docPr id="1771057955" name="Chart 1">
              <a:extLst xmlns:a="http://schemas.openxmlformats.org/drawingml/2006/main">
                <a:ext uri="{FF2B5EF4-FFF2-40B4-BE49-F238E27FC236}">
                  <a16:creationId xmlns:a16="http://schemas.microsoft.com/office/drawing/2014/main" id="{F5B1DC8A-FD64-471E-8209-1B4C3B61F6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414F33B3" wp14:editId="5BD99905">
            <wp:extent cx="4591050" cy="2743199"/>
            <wp:effectExtent l="0" t="0" r="0" b="635"/>
            <wp:docPr id="1600934753" name="Chart 2">
              <a:extLst xmlns:a="http://schemas.openxmlformats.org/drawingml/2006/main">
                <a:ext uri="{FF2B5EF4-FFF2-40B4-BE49-F238E27FC236}">
                  <a16:creationId xmlns:a16="http://schemas.microsoft.com/office/drawing/2014/main" id="{578057B4-30F3-4296-BF56-8D42FF288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57A4867" w14:textId="77777777" w:rsidR="00EB1D10" w:rsidRDefault="00EB1D10" w:rsidP="00EB1D10">
      <w:pPr>
        <w:pStyle w:val="Heading3"/>
        <w:numPr>
          <w:ilvl w:val="1"/>
          <w:numId w:val="2"/>
        </w:numPr>
      </w:pPr>
      <w:r>
        <w:t>MWD</w:t>
      </w:r>
    </w:p>
    <w:p w14:paraId="581CC0D9" w14:textId="77777777" w:rsidR="00DE3BEC" w:rsidRPr="00DE3BEC" w:rsidRDefault="00DE3BEC" w:rsidP="00DE3BEC"/>
    <w:p w14:paraId="6150AE5A" w14:textId="77777777" w:rsidR="00B44089" w:rsidRDefault="00B44089">
      <w:pPr>
        <w:rPr>
          <w:rFonts w:eastAsiaTheme="majorEastAsia" w:cstheme="majorBidi"/>
          <w:szCs w:val="28"/>
        </w:rPr>
      </w:pPr>
      <w:r>
        <w:br w:type="page"/>
      </w:r>
    </w:p>
    <w:p w14:paraId="2D2B1CC0" w14:textId="44328622" w:rsidR="00994C4E" w:rsidRDefault="00994C4E" w:rsidP="00994C4E">
      <w:pPr>
        <w:pStyle w:val="Heading3"/>
      </w:pPr>
      <w:r>
        <w:lastRenderedPageBreak/>
        <w:t>Validating Datasets</w:t>
      </w:r>
    </w:p>
    <w:p w14:paraId="66E1FFD0" w14:textId="513CB159" w:rsidR="00711E01" w:rsidRDefault="00711E01" w:rsidP="00711E01">
      <w:pPr>
        <w:pStyle w:val="Heading4"/>
      </w:pPr>
      <w:r>
        <w:t>DWR and USBR</w:t>
      </w:r>
    </w:p>
    <w:p w14:paraId="4ABCB310" w14:textId="1829322D" w:rsidR="00711E01" w:rsidRDefault="00711E01" w:rsidP="00711E01">
      <w:r>
        <w:t>Comparing USBR consumptive use (in water year) with DWR data shows a low correlation with r2=0.41 and MAPE 16% (r2 of DWR with USBR CY is slightly higher 0.6). DWR deliveries are generally higher than USBR, specifically for the years 2007, 2008, 2013 to 2015. This seems to be the case during drought periods, maybe there was an agreement to reduce consumption or storage of that water that I’m not aware of. Try to understand how storage between states works.</w:t>
      </w:r>
    </w:p>
    <w:p w14:paraId="442E496D" w14:textId="4F53EC70" w:rsidR="00711E01" w:rsidRDefault="00711E01" w:rsidP="00711E01">
      <w:r>
        <w:rPr>
          <w:noProof/>
        </w:rPr>
        <w:drawing>
          <wp:inline distT="0" distB="0" distL="0" distR="0" wp14:anchorId="188ED33A" wp14:editId="5E358367">
            <wp:extent cx="5057215" cy="2847975"/>
            <wp:effectExtent l="0" t="0" r="10160" b="9525"/>
            <wp:docPr id="608232964" name="Chart 1">
              <a:extLst xmlns:a="http://schemas.openxmlformats.org/drawingml/2006/main">
                <a:ext uri="{FF2B5EF4-FFF2-40B4-BE49-F238E27FC236}">
                  <a16:creationId xmlns:a16="http://schemas.microsoft.com/office/drawing/2014/main" id="{D074FD0E-76AA-4841-BF21-DFE61EA3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E50445C" w14:textId="749FD19B" w:rsidR="00711E01" w:rsidRDefault="00711E01" w:rsidP="00711E01">
      <w:r>
        <w:rPr>
          <w:noProof/>
        </w:rPr>
        <w:drawing>
          <wp:inline distT="0" distB="0" distL="0" distR="0" wp14:anchorId="32391B13" wp14:editId="53D073CE">
            <wp:extent cx="5037046" cy="2867585"/>
            <wp:effectExtent l="0" t="0" r="11430" b="9525"/>
            <wp:docPr id="1818411551" name="Chart 1">
              <a:extLst xmlns:a="http://schemas.openxmlformats.org/drawingml/2006/main">
                <a:ext uri="{FF2B5EF4-FFF2-40B4-BE49-F238E27FC236}">
                  <a16:creationId xmlns:a16="http://schemas.microsoft.com/office/drawing/2014/main" id="{7ED3CBF9-7788-49BD-98E6-741155A10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518FF7" w14:textId="77777777" w:rsidR="00711E01" w:rsidRPr="00711E01" w:rsidRDefault="00711E01" w:rsidP="00711E01"/>
    <w:p w14:paraId="283E68FB" w14:textId="70002839" w:rsidR="00711E01" w:rsidRDefault="00711E01" w:rsidP="00711E01">
      <w:pPr>
        <w:pStyle w:val="Heading4"/>
      </w:pPr>
      <w:r>
        <w:lastRenderedPageBreak/>
        <w:t>DWR and MWD</w:t>
      </w:r>
    </w:p>
    <w:p w14:paraId="35EC2A37" w14:textId="7E1DA808" w:rsidR="00711E01" w:rsidRDefault="00711E01" w:rsidP="00711E01">
      <w:r>
        <w:t>Although the comparison between MWD dataset and DWR dataset is not completely accurate because of differences in accounting between water year and calendar year. However, the correlation with MWD is higher compared to USBR (r2=0.7). MAPE for MWD (26%) is higher than DWR (16%), which is evident when comparing annual deliveries, The difference is greater when comparing DWR to MWD – DWR deliveries are generally much higher.</w:t>
      </w:r>
    </w:p>
    <w:p w14:paraId="401C60DD" w14:textId="10B87297" w:rsidR="00711E01" w:rsidRDefault="00711E01" w:rsidP="00711E01">
      <w:r>
        <w:rPr>
          <w:noProof/>
        </w:rPr>
        <w:drawing>
          <wp:inline distT="0" distB="0" distL="0" distR="0" wp14:anchorId="0F10CCFC" wp14:editId="12948B45">
            <wp:extent cx="5050491" cy="2847975"/>
            <wp:effectExtent l="0" t="0" r="17145" b="9525"/>
            <wp:docPr id="1086949065" name="Chart 1">
              <a:extLst xmlns:a="http://schemas.openxmlformats.org/drawingml/2006/main">
                <a:ext uri="{FF2B5EF4-FFF2-40B4-BE49-F238E27FC236}">
                  <a16:creationId xmlns:a16="http://schemas.microsoft.com/office/drawing/2014/main" id="{3EA9B9A5-BC00-49D8-8C5E-FDAA778886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6BCD961" w14:textId="1BBCD2CF" w:rsidR="00711E01" w:rsidRPr="00711E01" w:rsidRDefault="00711E01" w:rsidP="00711E01">
      <w:r>
        <w:rPr>
          <w:noProof/>
        </w:rPr>
        <w:drawing>
          <wp:inline distT="0" distB="0" distL="0" distR="0" wp14:anchorId="21EC35D5" wp14:editId="7DD9E59F">
            <wp:extent cx="5037046" cy="2867585"/>
            <wp:effectExtent l="0" t="0" r="11430" b="9525"/>
            <wp:docPr id="782578989" name="Chart 1">
              <a:extLst xmlns:a="http://schemas.openxmlformats.org/drawingml/2006/main">
                <a:ext uri="{FF2B5EF4-FFF2-40B4-BE49-F238E27FC236}">
                  <a16:creationId xmlns:a16="http://schemas.microsoft.com/office/drawing/2014/main" id="{C0B9F6CE-CA1C-4454-AF9A-660356D3F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C176CB0" w14:textId="72DAD172" w:rsidR="00711E01" w:rsidRPr="00711E01" w:rsidRDefault="00711E01" w:rsidP="00711E01">
      <w:pPr>
        <w:pStyle w:val="Heading4"/>
      </w:pPr>
      <w:r>
        <w:lastRenderedPageBreak/>
        <w:t>USBR and MWD</w:t>
      </w:r>
    </w:p>
    <w:p w14:paraId="5CDD9C70" w14:textId="1E3FCA57" w:rsidR="005E4C84" w:rsidRDefault="008C177E" w:rsidP="005E4C84">
      <w:r>
        <w:t xml:space="preserve">The data is </w:t>
      </w:r>
      <w:r w:rsidR="005E4C84">
        <w:t>similar</w:t>
      </w:r>
      <w:r>
        <w:t xml:space="preserve"> with correlation of r2=0.87.</w:t>
      </w:r>
      <w:r w:rsidR="005E4C84">
        <w:t xml:space="preserve"> Generally,</w:t>
      </w:r>
      <w:r>
        <w:t xml:space="preserve"> </w:t>
      </w:r>
      <w:r w:rsidR="005E4C84">
        <w:t>consumptive use</w:t>
      </w:r>
      <w:r w:rsidR="00EB1D10">
        <w:t xml:space="preserve"> seem</w:t>
      </w:r>
      <w:r w:rsidR="005E4C84">
        <w:t>s</w:t>
      </w:r>
      <w:r w:rsidR="00EB1D10">
        <w:t xml:space="preserve"> to be higher than what MWD claims to have received</w:t>
      </w:r>
      <w:r w:rsidR="005E4C84">
        <w:t>. It could be due to storage of water (According to MWD report, C</w:t>
      </w:r>
      <w:r w:rsidR="005E4C84" w:rsidRPr="005E4C84">
        <w:t xml:space="preserve">olorado River Aqueduct supplies are gross Havasu diversions </w:t>
      </w:r>
      <w:r w:rsidR="00711E01" w:rsidRPr="005E4C84">
        <w:t>fewer</w:t>
      </w:r>
      <w:r w:rsidR="005E4C84" w:rsidRPr="005E4C84">
        <w:t xml:space="preserve"> return flows, deliveries to USBR, Mexico, and storage</w:t>
      </w:r>
      <w:r w:rsidR="005E4C84">
        <w:t>).</w:t>
      </w:r>
    </w:p>
    <w:p w14:paraId="6C196837" w14:textId="0C004C2F" w:rsidR="00711E01" w:rsidRDefault="00711E01" w:rsidP="005E4C84">
      <w:r>
        <w:rPr>
          <w:noProof/>
        </w:rPr>
        <w:drawing>
          <wp:inline distT="0" distB="0" distL="0" distR="0" wp14:anchorId="027760C6" wp14:editId="34A2374F">
            <wp:extent cx="5033123" cy="2857500"/>
            <wp:effectExtent l="0" t="0" r="15240" b="0"/>
            <wp:docPr id="1109757658" name="Chart 1">
              <a:extLst xmlns:a="http://schemas.openxmlformats.org/drawingml/2006/main">
                <a:ext uri="{FF2B5EF4-FFF2-40B4-BE49-F238E27FC236}">
                  <a16:creationId xmlns:a16="http://schemas.microsoft.com/office/drawing/2014/main" id="{E4CCB28C-B0F1-4410-A8E0-4499427F18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1CBB41F" w14:textId="0E5EF22A" w:rsidR="00711E01" w:rsidRDefault="00711E01" w:rsidP="005E4C84">
      <w:r>
        <w:rPr>
          <w:noProof/>
        </w:rPr>
        <w:drawing>
          <wp:inline distT="0" distB="0" distL="0" distR="0" wp14:anchorId="6B7CFB8A" wp14:editId="34CAC582">
            <wp:extent cx="5050491" cy="2843214"/>
            <wp:effectExtent l="0" t="0" r="17145" b="14605"/>
            <wp:docPr id="1504545893" name="Chart 1">
              <a:extLst xmlns:a="http://schemas.openxmlformats.org/drawingml/2006/main">
                <a:ext uri="{FF2B5EF4-FFF2-40B4-BE49-F238E27FC236}">
                  <a16:creationId xmlns:a16="http://schemas.microsoft.com/office/drawing/2014/main" id="{F7968545-068F-4419-9E34-567B64EDBD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37ACF22" w14:textId="61016F13" w:rsidR="00EB1D10" w:rsidRDefault="00EB1D10" w:rsidP="00EB1D10"/>
    <w:p w14:paraId="6F0DEBB2" w14:textId="3F48AB71" w:rsidR="008C177E" w:rsidRDefault="008C177E" w:rsidP="00EB1D10"/>
    <w:p w14:paraId="4B29B04C" w14:textId="4E272FF9" w:rsidR="005E1F43" w:rsidRDefault="005E1F43" w:rsidP="00EB1D10"/>
    <w:p w14:paraId="01414125" w14:textId="50685233" w:rsidR="00F85B39" w:rsidRPr="006438BA" w:rsidRDefault="005E1F43" w:rsidP="009364BE">
      <w:pPr>
        <w:pStyle w:val="Heading1"/>
      </w:pPr>
      <w:r>
        <w:lastRenderedPageBreak/>
        <w:t>Estimating demands using drought indicators</w:t>
      </w:r>
      <w:r w:rsidR="00F85B39" w:rsidRPr="006438BA">
        <w:br w:type="page"/>
      </w:r>
    </w:p>
    <w:p w14:paraId="4D23E4B8" w14:textId="77777777" w:rsidR="00F85B39" w:rsidRPr="006438BA" w:rsidRDefault="00F85B39">
      <w:r w:rsidRPr="006438BA">
        <w:lastRenderedPageBreak/>
        <w:br w:type="page"/>
      </w:r>
    </w:p>
    <w:p w14:paraId="59ADC4C8" w14:textId="7A630033" w:rsidR="00BF7A3C" w:rsidRPr="00BF7A3C" w:rsidRDefault="00443DF7" w:rsidP="00BF7A3C">
      <w:pPr>
        <w:pStyle w:val="Heading1"/>
      </w:pPr>
      <w:bookmarkStart w:id="4" w:name="_Hlk177122653"/>
      <w:r>
        <w:lastRenderedPageBreak/>
        <w:t>Summary</w:t>
      </w:r>
    </w:p>
    <w:p w14:paraId="0343DA8E" w14:textId="66667EE1" w:rsidR="00903B57" w:rsidRPr="00903B57" w:rsidRDefault="00903B57" w:rsidP="00903B57">
      <w:r>
        <w:t>Focus is on B132 and Colorado river accounting reports:</w:t>
      </w:r>
    </w:p>
    <w:p w14:paraId="41827FE0" w14:textId="77777777" w:rsidR="00443DF7" w:rsidRDefault="00443DF7" w:rsidP="00443DF7">
      <w:pPr>
        <w:pStyle w:val="Heading2"/>
      </w:pPr>
      <w:r>
        <w:t>State Water Project</w:t>
      </w:r>
    </w:p>
    <w:p w14:paraId="7A84608F" w14:textId="01CACA61" w:rsidR="00443DF7" w:rsidRDefault="00443DF7" w:rsidP="00443DF7">
      <w:r w:rsidRPr="00443DF7">
        <w:t>Key Findings</w:t>
      </w:r>
    </w:p>
    <w:p w14:paraId="02031D48" w14:textId="417503BA" w:rsidR="00443DF7" w:rsidRDefault="00443DF7" w:rsidP="00443DF7">
      <w:pPr>
        <w:pStyle w:val="ListParagraph"/>
        <w:numPr>
          <w:ilvl w:val="0"/>
          <w:numId w:val="19"/>
        </w:numPr>
      </w:pPr>
      <w:r>
        <w:t>Annual total deliveries:</w:t>
      </w:r>
    </w:p>
    <w:p w14:paraId="43BF7D43" w14:textId="109BBE69" w:rsidR="00443DF7" w:rsidRDefault="00C47288" w:rsidP="00443DF7">
      <w:pPr>
        <w:pStyle w:val="ListParagraph"/>
        <w:numPr>
          <w:ilvl w:val="1"/>
          <w:numId w:val="19"/>
        </w:numPr>
      </w:pPr>
      <w:r>
        <w:t>Whole</w:t>
      </w:r>
      <w:r w:rsidR="00443DF7">
        <w:t xml:space="preserve"> record </w:t>
      </w:r>
      <w:r>
        <w:t>period</w:t>
      </w:r>
      <w:r w:rsidR="00443DF7">
        <w:t xml:space="preserve">:1962 to 2022. </w:t>
      </w:r>
    </w:p>
    <w:p w14:paraId="26308E80" w14:textId="58658288" w:rsidR="00443DF7" w:rsidRDefault="00443DF7" w:rsidP="00443DF7">
      <w:pPr>
        <w:pStyle w:val="ListParagraph"/>
        <w:numPr>
          <w:ilvl w:val="1"/>
          <w:numId w:val="19"/>
        </w:numPr>
      </w:pPr>
      <w:r>
        <w:t>From each reach to each contractor</w:t>
      </w:r>
    </w:p>
    <w:p w14:paraId="7FE370DA" w14:textId="7D07B1AB" w:rsidR="00443DF7" w:rsidRDefault="00443DF7" w:rsidP="00443DF7">
      <w:pPr>
        <w:pStyle w:val="ListParagraph"/>
        <w:numPr>
          <w:ilvl w:val="0"/>
          <w:numId w:val="19"/>
        </w:numPr>
      </w:pPr>
      <w:r>
        <w:t>Monthly detailed deliveries:</w:t>
      </w:r>
    </w:p>
    <w:p w14:paraId="1B0B8150" w14:textId="003166FD" w:rsidR="00443DF7" w:rsidRDefault="00443DF7" w:rsidP="00443DF7">
      <w:pPr>
        <w:pStyle w:val="ListParagraph"/>
        <w:numPr>
          <w:ilvl w:val="1"/>
          <w:numId w:val="19"/>
        </w:numPr>
      </w:pPr>
      <w:r>
        <w:t>This is limited to the calendar year report was released</w:t>
      </w:r>
    </w:p>
    <w:p w14:paraId="091A7A63" w14:textId="77777777" w:rsidR="001446D1" w:rsidRDefault="00443DF7" w:rsidP="001446D1">
      <w:pPr>
        <w:pStyle w:val="ListParagraph"/>
        <w:numPr>
          <w:ilvl w:val="1"/>
          <w:numId w:val="19"/>
        </w:numPr>
      </w:pPr>
      <w:r>
        <w:t>This includes</w:t>
      </w:r>
      <w:r w:rsidR="001446D1">
        <w:t>:</w:t>
      </w:r>
    </w:p>
    <w:p w14:paraId="43EC5A1C" w14:textId="77777777" w:rsidR="001446D1" w:rsidRDefault="001446D1" w:rsidP="001446D1">
      <w:pPr>
        <w:pStyle w:val="ListParagraph"/>
        <w:numPr>
          <w:ilvl w:val="2"/>
          <w:numId w:val="19"/>
        </w:numPr>
      </w:pPr>
      <w:r>
        <w:t>Table A</w:t>
      </w:r>
    </w:p>
    <w:p w14:paraId="20594D19" w14:textId="77777777" w:rsidR="001446D1" w:rsidRDefault="001446D1" w:rsidP="001446D1">
      <w:pPr>
        <w:pStyle w:val="ListParagraph"/>
        <w:numPr>
          <w:ilvl w:val="2"/>
          <w:numId w:val="19"/>
        </w:numPr>
      </w:pPr>
      <w:r>
        <w:t>Table A transfers (to/from others)</w:t>
      </w:r>
    </w:p>
    <w:p w14:paraId="5DA423C6" w14:textId="77777777" w:rsidR="001446D1" w:rsidRDefault="001446D1" w:rsidP="001446D1">
      <w:pPr>
        <w:pStyle w:val="ListParagraph"/>
        <w:numPr>
          <w:ilvl w:val="2"/>
          <w:numId w:val="19"/>
        </w:numPr>
      </w:pPr>
      <w:r>
        <w:t>Carryover</w:t>
      </w:r>
    </w:p>
    <w:p w14:paraId="25BFED90" w14:textId="3D36F72C" w:rsidR="001446D1" w:rsidRDefault="001446D1" w:rsidP="001446D1">
      <w:pPr>
        <w:pStyle w:val="ListParagraph"/>
        <w:numPr>
          <w:ilvl w:val="2"/>
          <w:numId w:val="19"/>
        </w:numPr>
      </w:pPr>
      <w:r>
        <w:t>Carryover transfers (to/from others)</w:t>
      </w:r>
    </w:p>
    <w:p w14:paraId="5163B120" w14:textId="4BAFCCDF" w:rsidR="001446D1" w:rsidRDefault="001446D1" w:rsidP="001446D1">
      <w:pPr>
        <w:pStyle w:val="ListParagraph"/>
        <w:numPr>
          <w:ilvl w:val="2"/>
          <w:numId w:val="19"/>
        </w:numPr>
      </w:pPr>
      <w:r>
        <w:t>Water Bank recoveries</w:t>
      </w:r>
    </w:p>
    <w:p w14:paraId="1C70FC66" w14:textId="514B1E4B" w:rsidR="001446D1" w:rsidRDefault="001446D1" w:rsidP="001446D1">
      <w:pPr>
        <w:pStyle w:val="ListParagraph"/>
        <w:numPr>
          <w:ilvl w:val="2"/>
          <w:numId w:val="19"/>
        </w:numPr>
      </w:pPr>
      <w:r>
        <w:t>Non-SWP transfers (to/from others)</w:t>
      </w:r>
    </w:p>
    <w:p w14:paraId="15AA5024" w14:textId="7B186C68" w:rsidR="00443DF7" w:rsidRDefault="00443DF7" w:rsidP="00443DF7">
      <w:r w:rsidRPr="00443DF7">
        <w:t>Identified Gaps and Uncertainties</w:t>
      </w:r>
    </w:p>
    <w:p w14:paraId="4327A355" w14:textId="4715DE3D" w:rsidR="001446D1" w:rsidRDefault="001446D1" w:rsidP="001446D1">
      <w:pPr>
        <w:pStyle w:val="ListParagraph"/>
        <w:numPr>
          <w:ilvl w:val="0"/>
          <w:numId w:val="20"/>
        </w:numPr>
      </w:pPr>
      <w:r>
        <w:t>Storage outside of service area (how much and which water agency is storing)</w:t>
      </w:r>
    </w:p>
    <w:p w14:paraId="259BA51E" w14:textId="59B88E9F" w:rsidR="00DB5AED" w:rsidRDefault="00DB5AED" w:rsidP="00DB5AED">
      <w:pPr>
        <w:pStyle w:val="ListParagraph"/>
        <w:numPr>
          <w:ilvl w:val="1"/>
          <w:numId w:val="20"/>
        </w:numPr>
      </w:pPr>
      <w:r>
        <w:t xml:space="preserve">Monthly detailed deliveries tell us the amount delivered to each agency but not how much it has stored. </w:t>
      </w:r>
    </w:p>
    <w:p w14:paraId="0BA82083" w14:textId="1D6F339B" w:rsidR="00DB5AED" w:rsidRDefault="00DB5AED" w:rsidP="00DB5AED">
      <w:pPr>
        <w:pStyle w:val="ListParagraph"/>
        <w:numPr>
          <w:ilvl w:val="1"/>
          <w:numId w:val="20"/>
        </w:numPr>
      </w:pPr>
      <w:r>
        <w:t xml:space="preserve">Storage areas such as: </w:t>
      </w:r>
    </w:p>
    <w:p w14:paraId="49089BCF" w14:textId="77777777" w:rsidR="001446D1" w:rsidRDefault="001446D1" w:rsidP="00DB5AED">
      <w:pPr>
        <w:pStyle w:val="ListParagraph"/>
        <w:numPr>
          <w:ilvl w:val="2"/>
          <w:numId w:val="20"/>
        </w:numPr>
      </w:pPr>
      <w:r>
        <w:t>San Luis Reservoir</w:t>
      </w:r>
    </w:p>
    <w:p w14:paraId="3DFC62E5" w14:textId="589B6264" w:rsidR="001446D1" w:rsidRDefault="001446D1" w:rsidP="00DB5AED">
      <w:pPr>
        <w:pStyle w:val="ListParagraph"/>
        <w:numPr>
          <w:ilvl w:val="2"/>
          <w:numId w:val="20"/>
        </w:numPr>
      </w:pPr>
      <w:r>
        <w:t xml:space="preserve">Semitropic Storage </w:t>
      </w:r>
    </w:p>
    <w:p w14:paraId="244F3789" w14:textId="6767C0BB" w:rsidR="00F85B39" w:rsidRDefault="001446D1" w:rsidP="001446D1">
      <w:pPr>
        <w:pStyle w:val="ListParagraph"/>
        <w:numPr>
          <w:ilvl w:val="0"/>
          <w:numId w:val="20"/>
        </w:numPr>
      </w:pPr>
      <w:r>
        <w:t>Uncertainty between total table</w:t>
      </w:r>
      <w:r w:rsidR="00E903C6">
        <w:t xml:space="preserve"> </w:t>
      </w:r>
      <w:r>
        <w:t>8-7 monthly deliveries and table B-5B Annual deliveries in 2018</w:t>
      </w:r>
      <w:r w:rsidR="00277EF8">
        <w:t xml:space="preserve"> for MWD</w:t>
      </w:r>
    </w:p>
    <w:p w14:paraId="053E05CC" w14:textId="16052191" w:rsidR="00D61797" w:rsidRDefault="00277EF8" w:rsidP="00D61797">
      <w:pPr>
        <w:pStyle w:val="ListParagraph"/>
        <w:numPr>
          <w:ilvl w:val="0"/>
          <w:numId w:val="20"/>
        </w:numPr>
      </w:pPr>
      <w:r>
        <w:t>Discrepancy between MWD dataset SWP deliveries and table B-5B Annual deliveries</w:t>
      </w:r>
    </w:p>
    <w:p w14:paraId="7E7E9141" w14:textId="7E645502" w:rsidR="00C47288" w:rsidRDefault="00C47288" w:rsidP="00C47288">
      <w:pPr>
        <w:pStyle w:val="Heading2"/>
      </w:pPr>
      <w:r>
        <w:t>Colorado River</w:t>
      </w:r>
    </w:p>
    <w:p w14:paraId="285EE7A3" w14:textId="77777777" w:rsidR="00C47288" w:rsidRDefault="00C47288" w:rsidP="00C47288">
      <w:r w:rsidRPr="00443DF7">
        <w:t>Key Findings</w:t>
      </w:r>
    </w:p>
    <w:p w14:paraId="1BF0BFF3" w14:textId="4EC07385" w:rsidR="00C47288" w:rsidRDefault="00C47288" w:rsidP="00C47288">
      <w:pPr>
        <w:pStyle w:val="ListParagraph"/>
        <w:numPr>
          <w:ilvl w:val="0"/>
          <w:numId w:val="19"/>
        </w:numPr>
      </w:pPr>
      <w:r>
        <w:t>Annual diversions to each user:</w:t>
      </w:r>
    </w:p>
    <w:p w14:paraId="769CE3A9" w14:textId="2973D4FA" w:rsidR="00C47288" w:rsidRDefault="00C47288" w:rsidP="00C47288">
      <w:pPr>
        <w:pStyle w:val="ListParagraph"/>
        <w:numPr>
          <w:ilvl w:val="1"/>
          <w:numId w:val="19"/>
        </w:numPr>
      </w:pPr>
      <w:r>
        <w:t>Whole record period</w:t>
      </w:r>
    </w:p>
    <w:p w14:paraId="3A6F09A6" w14:textId="3F38F3F4" w:rsidR="00C47288" w:rsidRDefault="00C47288" w:rsidP="00C47288">
      <w:pPr>
        <w:pStyle w:val="ListParagraph"/>
        <w:numPr>
          <w:ilvl w:val="0"/>
          <w:numId w:val="19"/>
        </w:numPr>
      </w:pPr>
      <w:r>
        <w:t>Monthly detailed diversions to each user:</w:t>
      </w:r>
    </w:p>
    <w:p w14:paraId="65BDA9CF" w14:textId="6C7F3A91" w:rsidR="00C47288" w:rsidRDefault="00C47288" w:rsidP="00C47288">
      <w:pPr>
        <w:pStyle w:val="ListParagraph"/>
        <w:numPr>
          <w:ilvl w:val="1"/>
          <w:numId w:val="19"/>
        </w:numPr>
      </w:pPr>
      <w:r>
        <w:t>Whole record period</w:t>
      </w:r>
    </w:p>
    <w:p w14:paraId="49BE4C1D" w14:textId="1119E7FB" w:rsidR="00C47288" w:rsidRDefault="00C47288" w:rsidP="00C47288">
      <w:pPr>
        <w:pStyle w:val="ListParagraph"/>
        <w:ind w:left="0"/>
      </w:pPr>
      <w:r w:rsidRPr="00443DF7">
        <w:lastRenderedPageBreak/>
        <w:t>Identified Gaps and Uncertainties</w:t>
      </w:r>
    </w:p>
    <w:p w14:paraId="2F12044C" w14:textId="1AE46A37" w:rsidR="00C47288" w:rsidRDefault="00C47288" w:rsidP="00C47288">
      <w:pPr>
        <w:pStyle w:val="ListParagraph"/>
        <w:numPr>
          <w:ilvl w:val="0"/>
          <w:numId w:val="22"/>
        </w:numPr>
      </w:pPr>
      <w:r>
        <w:t>We don’t know how much is stored in Lake Mead</w:t>
      </w:r>
      <w:r w:rsidR="00BF7A3C">
        <w:t xml:space="preserve"> (ICS)</w:t>
      </w:r>
    </w:p>
    <w:p w14:paraId="2922BAFE" w14:textId="01A62EB6" w:rsidR="00C47288" w:rsidRDefault="00C47288" w:rsidP="00C47288">
      <w:pPr>
        <w:pStyle w:val="ListParagraph"/>
        <w:numPr>
          <w:ilvl w:val="1"/>
          <w:numId w:val="22"/>
        </w:numPr>
      </w:pPr>
      <w:r>
        <w:t>We can extract it through reports</w:t>
      </w:r>
    </w:p>
    <w:p w14:paraId="06B39A44" w14:textId="47E3C0CC" w:rsidR="00BF7A3C" w:rsidRDefault="00BF7A3C" w:rsidP="00BF7A3C">
      <w:pPr>
        <w:pStyle w:val="ListParagraph"/>
        <w:numPr>
          <w:ilvl w:val="0"/>
          <w:numId w:val="22"/>
        </w:numPr>
      </w:pPr>
      <w:r>
        <w:t>There are other agreements that we are not considering such as:</w:t>
      </w:r>
    </w:p>
    <w:p w14:paraId="4F729707" w14:textId="77777777" w:rsidR="00BF7A3C" w:rsidRDefault="00BF7A3C" w:rsidP="00BF7A3C">
      <w:pPr>
        <w:pStyle w:val="ListParagraph"/>
        <w:numPr>
          <w:ilvl w:val="1"/>
          <w:numId w:val="22"/>
        </w:numPr>
      </w:pPr>
      <w:r>
        <w:t xml:space="preserve">interstate water banking </w:t>
      </w:r>
    </w:p>
    <w:p w14:paraId="2E06AAED" w14:textId="4DB5B877" w:rsidR="00BF7A3C" w:rsidRDefault="00BF7A3C" w:rsidP="00BF7A3C">
      <w:pPr>
        <w:pStyle w:val="ListParagraph"/>
        <w:numPr>
          <w:ilvl w:val="1"/>
          <w:numId w:val="22"/>
        </w:numPr>
      </w:pPr>
      <w:r>
        <w:t>reservoir protection</w:t>
      </w:r>
    </w:p>
    <w:p w14:paraId="6D97C106" w14:textId="79904D51" w:rsidR="00BF7A3C" w:rsidRDefault="00BF7A3C" w:rsidP="00BF7A3C">
      <w:pPr>
        <w:pStyle w:val="ListParagraph"/>
        <w:numPr>
          <w:ilvl w:val="1"/>
          <w:numId w:val="22"/>
        </w:numPr>
      </w:pPr>
      <w:r w:rsidRPr="00BF7A3C">
        <w:t>Overruns, Paybacks, and Overrun Account Balances</w:t>
      </w:r>
    </w:p>
    <w:p w14:paraId="3F46C776" w14:textId="77777777" w:rsidR="00523D22" w:rsidRDefault="00523D22" w:rsidP="00523D22">
      <w:pPr>
        <w:pStyle w:val="ListParagraph"/>
        <w:numPr>
          <w:ilvl w:val="0"/>
          <w:numId w:val="22"/>
        </w:numPr>
      </w:pPr>
      <w:r>
        <w:t>We don’t know the monthly diversions to SDCWA</w:t>
      </w:r>
    </w:p>
    <w:p w14:paraId="195EC818" w14:textId="77777777" w:rsidR="00523D22" w:rsidRDefault="00523D22" w:rsidP="00523D22">
      <w:pPr>
        <w:pStyle w:val="ListParagraph"/>
        <w:numPr>
          <w:ilvl w:val="1"/>
          <w:numId w:val="22"/>
        </w:numPr>
      </w:pPr>
      <w:r>
        <w:t>We have monthly deliveries up to 2011. After that it has been reported annually</w:t>
      </w:r>
    </w:p>
    <w:p w14:paraId="41C8613A" w14:textId="1798D92C" w:rsidR="00523D22" w:rsidRDefault="00523D22" w:rsidP="00523D22">
      <w:pPr>
        <w:pStyle w:val="ListParagraph"/>
        <w:numPr>
          <w:ilvl w:val="2"/>
          <w:numId w:val="22"/>
        </w:numPr>
      </w:pPr>
      <w:r>
        <w:t>We can extract it through reports</w:t>
      </w:r>
    </w:p>
    <w:p w14:paraId="6DC0F879" w14:textId="6E9BFF07" w:rsidR="006A0903" w:rsidRPr="00711E01" w:rsidRDefault="00BF7A3C" w:rsidP="00711E01">
      <w:pPr>
        <w:ind w:left="720"/>
      </w:pPr>
      <w:r>
        <w:t>The numbers are less significant, however, for some years it may become noteworthy (let’s say Nevada has been storing in Ca through interstate water banking).</w:t>
      </w:r>
      <w:bookmarkEnd w:id="4"/>
    </w:p>
    <w:sectPr w:rsidR="006A0903" w:rsidRPr="00711E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Armen Konialian" w:date="2024-09-03T13:57:00Z" w:initials="AK">
    <w:p w14:paraId="708984AB" w14:textId="77777777" w:rsidR="00385926" w:rsidRDefault="00385926" w:rsidP="00385926">
      <w:pPr>
        <w:pStyle w:val="CommentText"/>
      </w:pPr>
      <w:r>
        <w:rPr>
          <w:rStyle w:val="CommentReference"/>
        </w:rPr>
        <w:annotationRef/>
      </w:r>
      <w:r>
        <w:t>Writ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8984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EC912B" w16cex:dateUtc="2024-09-03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8984AB" w16cid:durableId="72EC9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504FB"/>
    <w:multiLevelType w:val="hybridMultilevel"/>
    <w:tmpl w:val="F57AF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9311A"/>
    <w:multiLevelType w:val="hybridMultilevel"/>
    <w:tmpl w:val="D7B493DC"/>
    <w:lvl w:ilvl="0" w:tplc="E1F2A520">
      <w:start w:val="1"/>
      <w:numFmt w:val="bullet"/>
      <w:lvlText w:val=""/>
      <w:lvlJc w:val="left"/>
      <w:pPr>
        <w:tabs>
          <w:tab w:val="num" w:pos="720"/>
        </w:tabs>
        <w:ind w:left="720" w:hanging="360"/>
      </w:pPr>
      <w:rPr>
        <w:rFonts w:ascii="Wingdings" w:hAnsi="Wingdings" w:hint="default"/>
      </w:rPr>
    </w:lvl>
    <w:lvl w:ilvl="1" w:tplc="64B8695C">
      <w:numFmt w:val="bullet"/>
      <w:lvlText w:val=""/>
      <w:lvlJc w:val="left"/>
      <w:pPr>
        <w:tabs>
          <w:tab w:val="num" w:pos="1440"/>
        </w:tabs>
        <w:ind w:left="1440" w:hanging="360"/>
      </w:pPr>
      <w:rPr>
        <w:rFonts w:ascii="Wingdings" w:hAnsi="Wingdings" w:hint="default"/>
      </w:rPr>
    </w:lvl>
    <w:lvl w:ilvl="2" w:tplc="6946109E" w:tentative="1">
      <w:start w:val="1"/>
      <w:numFmt w:val="bullet"/>
      <w:lvlText w:val=""/>
      <w:lvlJc w:val="left"/>
      <w:pPr>
        <w:tabs>
          <w:tab w:val="num" w:pos="2160"/>
        </w:tabs>
        <w:ind w:left="2160" w:hanging="360"/>
      </w:pPr>
      <w:rPr>
        <w:rFonts w:ascii="Wingdings" w:hAnsi="Wingdings" w:hint="default"/>
      </w:rPr>
    </w:lvl>
    <w:lvl w:ilvl="3" w:tplc="CDC232DE" w:tentative="1">
      <w:start w:val="1"/>
      <w:numFmt w:val="bullet"/>
      <w:lvlText w:val=""/>
      <w:lvlJc w:val="left"/>
      <w:pPr>
        <w:tabs>
          <w:tab w:val="num" w:pos="2880"/>
        </w:tabs>
        <w:ind w:left="2880" w:hanging="360"/>
      </w:pPr>
      <w:rPr>
        <w:rFonts w:ascii="Wingdings" w:hAnsi="Wingdings" w:hint="default"/>
      </w:rPr>
    </w:lvl>
    <w:lvl w:ilvl="4" w:tplc="CAA6D68C" w:tentative="1">
      <w:start w:val="1"/>
      <w:numFmt w:val="bullet"/>
      <w:lvlText w:val=""/>
      <w:lvlJc w:val="left"/>
      <w:pPr>
        <w:tabs>
          <w:tab w:val="num" w:pos="3600"/>
        </w:tabs>
        <w:ind w:left="3600" w:hanging="360"/>
      </w:pPr>
      <w:rPr>
        <w:rFonts w:ascii="Wingdings" w:hAnsi="Wingdings" w:hint="default"/>
      </w:rPr>
    </w:lvl>
    <w:lvl w:ilvl="5" w:tplc="37367834" w:tentative="1">
      <w:start w:val="1"/>
      <w:numFmt w:val="bullet"/>
      <w:lvlText w:val=""/>
      <w:lvlJc w:val="left"/>
      <w:pPr>
        <w:tabs>
          <w:tab w:val="num" w:pos="4320"/>
        </w:tabs>
        <w:ind w:left="4320" w:hanging="360"/>
      </w:pPr>
      <w:rPr>
        <w:rFonts w:ascii="Wingdings" w:hAnsi="Wingdings" w:hint="default"/>
      </w:rPr>
    </w:lvl>
    <w:lvl w:ilvl="6" w:tplc="C26EA55A" w:tentative="1">
      <w:start w:val="1"/>
      <w:numFmt w:val="bullet"/>
      <w:lvlText w:val=""/>
      <w:lvlJc w:val="left"/>
      <w:pPr>
        <w:tabs>
          <w:tab w:val="num" w:pos="5040"/>
        </w:tabs>
        <w:ind w:left="5040" w:hanging="360"/>
      </w:pPr>
      <w:rPr>
        <w:rFonts w:ascii="Wingdings" w:hAnsi="Wingdings" w:hint="default"/>
      </w:rPr>
    </w:lvl>
    <w:lvl w:ilvl="7" w:tplc="09D8FF26" w:tentative="1">
      <w:start w:val="1"/>
      <w:numFmt w:val="bullet"/>
      <w:lvlText w:val=""/>
      <w:lvlJc w:val="left"/>
      <w:pPr>
        <w:tabs>
          <w:tab w:val="num" w:pos="5760"/>
        </w:tabs>
        <w:ind w:left="5760" w:hanging="360"/>
      </w:pPr>
      <w:rPr>
        <w:rFonts w:ascii="Wingdings" w:hAnsi="Wingdings" w:hint="default"/>
      </w:rPr>
    </w:lvl>
    <w:lvl w:ilvl="8" w:tplc="0CAED7A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D62A57"/>
    <w:multiLevelType w:val="hybridMultilevel"/>
    <w:tmpl w:val="123C0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6AE3178"/>
    <w:multiLevelType w:val="hybridMultilevel"/>
    <w:tmpl w:val="0B204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A47C78"/>
    <w:multiLevelType w:val="hybridMultilevel"/>
    <w:tmpl w:val="A8D44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594370"/>
    <w:multiLevelType w:val="hybridMultilevel"/>
    <w:tmpl w:val="B1602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9"/>
  </w:num>
  <w:num w:numId="2" w16cid:durableId="1868522982">
    <w:abstractNumId w:val="22"/>
  </w:num>
  <w:num w:numId="3" w16cid:durableId="1265193721">
    <w:abstractNumId w:val="20"/>
  </w:num>
  <w:num w:numId="4" w16cid:durableId="1089424388">
    <w:abstractNumId w:val="21"/>
  </w:num>
  <w:num w:numId="5" w16cid:durableId="1966426652">
    <w:abstractNumId w:val="14"/>
  </w:num>
  <w:num w:numId="6" w16cid:durableId="118577460">
    <w:abstractNumId w:val="15"/>
  </w:num>
  <w:num w:numId="7" w16cid:durableId="898131002">
    <w:abstractNumId w:val="11"/>
  </w:num>
  <w:num w:numId="8" w16cid:durableId="1976520713">
    <w:abstractNumId w:val="4"/>
  </w:num>
  <w:num w:numId="9" w16cid:durableId="829978973">
    <w:abstractNumId w:val="9"/>
  </w:num>
  <w:num w:numId="10" w16cid:durableId="664943259">
    <w:abstractNumId w:val="0"/>
  </w:num>
  <w:num w:numId="11" w16cid:durableId="643896431">
    <w:abstractNumId w:val="5"/>
  </w:num>
  <w:num w:numId="12" w16cid:durableId="686713529">
    <w:abstractNumId w:val="2"/>
  </w:num>
  <w:num w:numId="13" w16cid:durableId="1618102182">
    <w:abstractNumId w:val="17"/>
  </w:num>
  <w:num w:numId="14" w16cid:durableId="2019037612">
    <w:abstractNumId w:val="3"/>
  </w:num>
  <w:num w:numId="15" w16cid:durableId="875777157">
    <w:abstractNumId w:val="12"/>
  </w:num>
  <w:num w:numId="16" w16cid:durableId="1203786298">
    <w:abstractNumId w:val="7"/>
  </w:num>
  <w:num w:numId="17" w16cid:durableId="1740440446">
    <w:abstractNumId w:val="6"/>
  </w:num>
  <w:num w:numId="18" w16cid:durableId="155726490">
    <w:abstractNumId w:val="8"/>
  </w:num>
  <w:num w:numId="19" w16cid:durableId="693387038">
    <w:abstractNumId w:val="10"/>
  </w:num>
  <w:num w:numId="20" w16cid:durableId="666519801">
    <w:abstractNumId w:val="13"/>
  </w:num>
  <w:num w:numId="21" w16cid:durableId="1365060800">
    <w:abstractNumId w:val="1"/>
  </w:num>
  <w:num w:numId="22" w16cid:durableId="1773822507">
    <w:abstractNumId w:val="18"/>
  </w:num>
  <w:num w:numId="23" w16cid:durableId="191489787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015B9"/>
    <w:rsid w:val="00031305"/>
    <w:rsid w:val="00032174"/>
    <w:rsid w:val="00037942"/>
    <w:rsid w:val="00044566"/>
    <w:rsid w:val="00070B97"/>
    <w:rsid w:val="00090959"/>
    <w:rsid w:val="000922E3"/>
    <w:rsid w:val="000A2411"/>
    <w:rsid w:val="000A2FBF"/>
    <w:rsid w:val="000C572A"/>
    <w:rsid w:val="000D4636"/>
    <w:rsid w:val="000D5D70"/>
    <w:rsid w:val="000E29D2"/>
    <w:rsid w:val="000F2F25"/>
    <w:rsid w:val="000F7005"/>
    <w:rsid w:val="00126F37"/>
    <w:rsid w:val="0012706B"/>
    <w:rsid w:val="001446D1"/>
    <w:rsid w:val="00183A51"/>
    <w:rsid w:val="00195129"/>
    <w:rsid w:val="00216E2F"/>
    <w:rsid w:val="002377F1"/>
    <w:rsid w:val="002402F2"/>
    <w:rsid w:val="00256CFB"/>
    <w:rsid w:val="00263AF5"/>
    <w:rsid w:val="00270226"/>
    <w:rsid w:val="002737D5"/>
    <w:rsid w:val="002772A9"/>
    <w:rsid w:val="00277EF8"/>
    <w:rsid w:val="002A046F"/>
    <w:rsid w:val="002C24FA"/>
    <w:rsid w:val="002E1778"/>
    <w:rsid w:val="002E494A"/>
    <w:rsid w:val="003152AF"/>
    <w:rsid w:val="00316B6C"/>
    <w:rsid w:val="00325790"/>
    <w:rsid w:val="00335590"/>
    <w:rsid w:val="00382302"/>
    <w:rsid w:val="00385926"/>
    <w:rsid w:val="003B0D6B"/>
    <w:rsid w:val="003C726A"/>
    <w:rsid w:val="003D0003"/>
    <w:rsid w:val="003E707B"/>
    <w:rsid w:val="003F2E35"/>
    <w:rsid w:val="003F3987"/>
    <w:rsid w:val="0040175D"/>
    <w:rsid w:val="00443DF7"/>
    <w:rsid w:val="00464AE5"/>
    <w:rsid w:val="00483630"/>
    <w:rsid w:val="004A5F0F"/>
    <w:rsid w:val="004B74ED"/>
    <w:rsid w:val="004D029E"/>
    <w:rsid w:val="00523D22"/>
    <w:rsid w:val="00564EEE"/>
    <w:rsid w:val="00567DEB"/>
    <w:rsid w:val="00570E7A"/>
    <w:rsid w:val="00584831"/>
    <w:rsid w:val="005935E8"/>
    <w:rsid w:val="005A2252"/>
    <w:rsid w:val="005A37BF"/>
    <w:rsid w:val="005B0D8C"/>
    <w:rsid w:val="005E0411"/>
    <w:rsid w:val="005E1F43"/>
    <w:rsid w:val="005E4C84"/>
    <w:rsid w:val="00607B07"/>
    <w:rsid w:val="006438BA"/>
    <w:rsid w:val="00672A78"/>
    <w:rsid w:val="00685486"/>
    <w:rsid w:val="0069272A"/>
    <w:rsid w:val="006A0903"/>
    <w:rsid w:val="006A2147"/>
    <w:rsid w:val="006C44AD"/>
    <w:rsid w:val="006C5136"/>
    <w:rsid w:val="006E1AC5"/>
    <w:rsid w:val="006F5AA5"/>
    <w:rsid w:val="00711E01"/>
    <w:rsid w:val="00717FED"/>
    <w:rsid w:val="00726BB6"/>
    <w:rsid w:val="00771196"/>
    <w:rsid w:val="007A118F"/>
    <w:rsid w:val="007B0A64"/>
    <w:rsid w:val="007B6031"/>
    <w:rsid w:val="007C2CE7"/>
    <w:rsid w:val="007C3401"/>
    <w:rsid w:val="007D3801"/>
    <w:rsid w:val="007E602D"/>
    <w:rsid w:val="00807DC3"/>
    <w:rsid w:val="008154B7"/>
    <w:rsid w:val="00816BBA"/>
    <w:rsid w:val="008213F4"/>
    <w:rsid w:val="008B0C64"/>
    <w:rsid w:val="008B70C6"/>
    <w:rsid w:val="008C177E"/>
    <w:rsid w:val="008C366A"/>
    <w:rsid w:val="008D5CE8"/>
    <w:rsid w:val="008F51FD"/>
    <w:rsid w:val="00903B57"/>
    <w:rsid w:val="00911543"/>
    <w:rsid w:val="009364BE"/>
    <w:rsid w:val="00956636"/>
    <w:rsid w:val="00965540"/>
    <w:rsid w:val="009848FB"/>
    <w:rsid w:val="00994C4E"/>
    <w:rsid w:val="009C1C22"/>
    <w:rsid w:val="009C1CA6"/>
    <w:rsid w:val="009C5615"/>
    <w:rsid w:val="009C6074"/>
    <w:rsid w:val="00A20F59"/>
    <w:rsid w:val="00A44A3A"/>
    <w:rsid w:val="00A54220"/>
    <w:rsid w:val="00A959F1"/>
    <w:rsid w:val="00AB2046"/>
    <w:rsid w:val="00AB2859"/>
    <w:rsid w:val="00AC0755"/>
    <w:rsid w:val="00AC4C75"/>
    <w:rsid w:val="00AF6F64"/>
    <w:rsid w:val="00B2236E"/>
    <w:rsid w:val="00B44089"/>
    <w:rsid w:val="00B46090"/>
    <w:rsid w:val="00B60BB2"/>
    <w:rsid w:val="00B63B1E"/>
    <w:rsid w:val="00B6698E"/>
    <w:rsid w:val="00BA2597"/>
    <w:rsid w:val="00BC610D"/>
    <w:rsid w:val="00BD645D"/>
    <w:rsid w:val="00BD7692"/>
    <w:rsid w:val="00BF7A3C"/>
    <w:rsid w:val="00C116FD"/>
    <w:rsid w:val="00C171D3"/>
    <w:rsid w:val="00C3032A"/>
    <w:rsid w:val="00C40C5F"/>
    <w:rsid w:val="00C47288"/>
    <w:rsid w:val="00C579CD"/>
    <w:rsid w:val="00C76103"/>
    <w:rsid w:val="00C9236B"/>
    <w:rsid w:val="00CA0027"/>
    <w:rsid w:val="00CB2DE3"/>
    <w:rsid w:val="00CE3DCB"/>
    <w:rsid w:val="00D07BB5"/>
    <w:rsid w:val="00D61797"/>
    <w:rsid w:val="00D70A33"/>
    <w:rsid w:val="00D82299"/>
    <w:rsid w:val="00D82DFF"/>
    <w:rsid w:val="00D949A0"/>
    <w:rsid w:val="00DB5AED"/>
    <w:rsid w:val="00DE37E4"/>
    <w:rsid w:val="00DE3BEC"/>
    <w:rsid w:val="00E052C6"/>
    <w:rsid w:val="00E903C6"/>
    <w:rsid w:val="00E95B94"/>
    <w:rsid w:val="00EB1D10"/>
    <w:rsid w:val="00EC05A1"/>
    <w:rsid w:val="00ED05AB"/>
    <w:rsid w:val="00EE2399"/>
    <w:rsid w:val="00EF3697"/>
    <w:rsid w:val="00EF7B7A"/>
    <w:rsid w:val="00F42A2A"/>
    <w:rsid w:val="00F562DC"/>
    <w:rsid w:val="00F61527"/>
    <w:rsid w:val="00F735B2"/>
    <w:rsid w:val="00F85B39"/>
    <w:rsid w:val="00F904B6"/>
    <w:rsid w:val="00FA72BE"/>
    <w:rsid w:val="00FB7B85"/>
    <w:rsid w:val="00FC5870"/>
    <w:rsid w:val="00FD39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7C8EEDD3-C9F1-47B7-AEC5-7938DE4BC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unhideWhenUsed/>
    <w:qFormat/>
    <w:rsid w:val="004D029E"/>
    <w:pPr>
      <w:keepNext/>
      <w:keepLines/>
      <w:spacing w:before="80" w:after="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rsid w:val="004D029E"/>
    <w:rPr>
      <w:rFonts w:eastAsiaTheme="majorEastAsia" w:cstheme="majorBidi"/>
      <w:iCs/>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8B0C64"/>
    <w:rPr>
      <w:color w:val="467886" w:themeColor="hyperlink"/>
      <w:u w:val="single"/>
    </w:rPr>
  </w:style>
  <w:style w:type="character" w:styleId="UnresolvedMention">
    <w:name w:val="Unresolved Mention"/>
    <w:basedOn w:val="DefaultParagraphFont"/>
    <w:uiPriority w:val="99"/>
    <w:semiHidden/>
    <w:unhideWhenUsed/>
    <w:rsid w:val="008B0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2380">
      <w:bodyDiv w:val="1"/>
      <w:marLeft w:val="0"/>
      <w:marRight w:val="0"/>
      <w:marTop w:val="0"/>
      <w:marBottom w:val="0"/>
      <w:divBdr>
        <w:top w:val="none" w:sz="0" w:space="0" w:color="auto"/>
        <w:left w:val="none" w:sz="0" w:space="0" w:color="auto"/>
        <w:bottom w:val="none" w:sz="0" w:space="0" w:color="auto"/>
        <w:right w:val="none" w:sz="0" w:space="0" w:color="auto"/>
      </w:divBdr>
      <w:divsChild>
        <w:div w:id="398596791">
          <w:marLeft w:val="144"/>
          <w:marRight w:val="0"/>
          <w:marTop w:val="240"/>
          <w:marBottom w:val="40"/>
          <w:divBdr>
            <w:top w:val="none" w:sz="0" w:space="0" w:color="auto"/>
            <w:left w:val="none" w:sz="0" w:space="0" w:color="auto"/>
            <w:bottom w:val="none" w:sz="0" w:space="0" w:color="auto"/>
            <w:right w:val="none" w:sz="0" w:space="0" w:color="auto"/>
          </w:divBdr>
        </w:div>
        <w:div w:id="471023751">
          <w:marLeft w:val="144"/>
          <w:marRight w:val="0"/>
          <w:marTop w:val="240"/>
          <w:marBottom w:val="40"/>
          <w:divBdr>
            <w:top w:val="none" w:sz="0" w:space="0" w:color="auto"/>
            <w:left w:val="none" w:sz="0" w:space="0" w:color="auto"/>
            <w:bottom w:val="none" w:sz="0" w:space="0" w:color="auto"/>
            <w:right w:val="none" w:sz="0" w:space="0" w:color="auto"/>
          </w:divBdr>
        </w:div>
        <w:div w:id="687563078">
          <w:marLeft w:val="144"/>
          <w:marRight w:val="0"/>
          <w:marTop w:val="240"/>
          <w:marBottom w:val="40"/>
          <w:divBdr>
            <w:top w:val="none" w:sz="0" w:space="0" w:color="auto"/>
            <w:left w:val="none" w:sz="0" w:space="0" w:color="auto"/>
            <w:bottom w:val="none" w:sz="0" w:space="0" w:color="auto"/>
            <w:right w:val="none" w:sz="0" w:space="0" w:color="auto"/>
          </w:divBdr>
        </w:div>
        <w:div w:id="723798123">
          <w:marLeft w:val="605"/>
          <w:marRight w:val="0"/>
          <w:marTop w:val="40"/>
          <w:marBottom w:val="80"/>
          <w:divBdr>
            <w:top w:val="none" w:sz="0" w:space="0" w:color="auto"/>
            <w:left w:val="none" w:sz="0" w:space="0" w:color="auto"/>
            <w:bottom w:val="none" w:sz="0" w:space="0" w:color="auto"/>
            <w:right w:val="none" w:sz="0" w:space="0" w:color="auto"/>
          </w:divBdr>
        </w:div>
        <w:div w:id="775714596">
          <w:marLeft w:val="144"/>
          <w:marRight w:val="0"/>
          <w:marTop w:val="240"/>
          <w:marBottom w:val="40"/>
          <w:divBdr>
            <w:top w:val="none" w:sz="0" w:space="0" w:color="auto"/>
            <w:left w:val="none" w:sz="0" w:space="0" w:color="auto"/>
            <w:bottom w:val="none" w:sz="0" w:space="0" w:color="auto"/>
            <w:right w:val="none" w:sz="0" w:space="0" w:color="auto"/>
          </w:divBdr>
        </w:div>
        <w:div w:id="906766048">
          <w:marLeft w:val="144"/>
          <w:marRight w:val="0"/>
          <w:marTop w:val="240"/>
          <w:marBottom w:val="40"/>
          <w:divBdr>
            <w:top w:val="none" w:sz="0" w:space="0" w:color="auto"/>
            <w:left w:val="none" w:sz="0" w:space="0" w:color="auto"/>
            <w:bottom w:val="none" w:sz="0" w:space="0" w:color="auto"/>
            <w:right w:val="none" w:sz="0" w:space="0" w:color="auto"/>
          </w:divBdr>
        </w:div>
        <w:div w:id="967976657">
          <w:marLeft w:val="605"/>
          <w:marRight w:val="0"/>
          <w:marTop w:val="40"/>
          <w:marBottom w:val="80"/>
          <w:divBdr>
            <w:top w:val="none" w:sz="0" w:space="0" w:color="auto"/>
            <w:left w:val="none" w:sz="0" w:space="0" w:color="auto"/>
            <w:bottom w:val="none" w:sz="0" w:space="0" w:color="auto"/>
            <w:right w:val="none" w:sz="0" w:space="0" w:color="auto"/>
          </w:divBdr>
        </w:div>
        <w:div w:id="1188835516">
          <w:marLeft w:val="605"/>
          <w:marRight w:val="0"/>
          <w:marTop w:val="40"/>
          <w:marBottom w:val="80"/>
          <w:divBdr>
            <w:top w:val="none" w:sz="0" w:space="0" w:color="auto"/>
            <w:left w:val="none" w:sz="0" w:space="0" w:color="auto"/>
            <w:bottom w:val="none" w:sz="0" w:space="0" w:color="auto"/>
            <w:right w:val="none" w:sz="0" w:space="0" w:color="auto"/>
          </w:divBdr>
        </w:div>
        <w:div w:id="1244753774">
          <w:marLeft w:val="144"/>
          <w:marRight w:val="0"/>
          <w:marTop w:val="240"/>
          <w:marBottom w:val="40"/>
          <w:divBdr>
            <w:top w:val="none" w:sz="0" w:space="0" w:color="auto"/>
            <w:left w:val="none" w:sz="0" w:space="0" w:color="auto"/>
            <w:bottom w:val="none" w:sz="0" w:space="0" w:color="auto"/>
            <w:right w:val="none" w:sz="0" w:space="0" w:color="auto"/>
          </w:divBdr>
        </w:div>
        <w:div w:id="1407066815">
          <w:marLeft w:val="144"/>
          <w:marRight w:val="0"/>
          <w:marTop w:val="240"/>
          <w:marBottom w:val="40"/>
          <w:divBdr>
            <w:top w:val="none" w:sz="0" w:space="0" w:color="auto"/>
            <w:left w:val="none" w:sz="0" w:space="0" w:color="auto"/>
            <w:bottom w:val="none" w:sz="0" w:space="0" w:color="auto"/>
            <w:right w:val="none" w:sz="0" w:space="0" w:color="auto"/>
          </w:divBdr>
        </w:div>
        <w:div w:id="1434202012">
          <w:marLeft w:val="605"/>
          <w:marRight w:val="0"/>
          <w:marTop w:val="40"/>
          <w:marBottom w:val="80"/>
          <w:divBdr>
            <w:top w:val="none" w:sz="0" w:space="0" w:color="auto"/>
            <w:left w:val="none" w:sz="0" w:space="0" w:color="auto"/>
            <w:bottom w:val="none" w:sz="0" w:space="0" w:color="auto"/>
            <w:right w:val="none" w:sz="0" w:space="0" w:color="auto"/>
          </w:divBdr>
        </w:div>
        <w:div w:id="1748071421">
          <w:marLeft w:val="144"/>
          <w:marRight w:val="0"/>
          <w:marTop w:val="240"/>
          <w:marBottom w:val="40"/>
          <w:divBdr>
            <w:top w:val="none" w:sz="0" w:space="0" w:color="auto"/>
            <w:left w:val="none" w:sz="0" w:space="0" w:color="auto"/>
            <w:bottom w:val="none" w:sz="0" w:space="0" w:color="auto"/>
            <w:right w:val="none" w:sz="0" w:space="0" w:color="auto"/>
          </w:divBdr>
        </w:div>
        <w:div w:id="1960605097">
          <w:marLeft w:val="144"/>
          <w:marRight w:val="0"/>
          <w:marTop w:val="240"/>
          <w:marBottom w:val="40"/>
          <w:divBdr>
            <w:top w:val="none" w:sz="0" w:space="0" w:color="auto"/>
            <w:left w:val="none" w:sz="0" w:space="0" w:color="auto"/>
            <w:bottom w:val="none" w:sz="0" w:space="0" w:color="auto"/>
            <w:right w:val="none" w:sz="0" w:space="0" w:color="auto"/>
          </w:divBdr>
        </w:div>
      </w:divsChild>
    </w:div>
    <w:div w:id="227572161">
      <w:bodyDiv w:val="1"/>
      <w:marLeft w:val="0"/>
      <w:marRight w:val="0"/>
      <w:marTop w:val="0"/>
      <w:marBottom w:val="0"/>
      <w:divBdr>
        <w:top w:val="none" w:sz="0" w:space="0" w:color="auto"/>
        <w:left w:val="none" w:sz="0" w:space="0" w:color="auto"/>
        <w:bottom w:val="none" w:sz="0" w:space="0" w:color="auto"/>
        <w:right w:val="none" w:sz="0" w:space="0" w:color="auto"/>
      </w:divBdr>
      <w:divsChild>
        <w:div w:id="121390606">
          <w:marLeft w:val="605"/>
          <w:marRight w:val="0"/>
          <w:marTop w:val="40"/>
          <w:marBottom w:val="80"/>
          <w:divBdr>
            <w:top w:val="none" w:sz="0" w:space="0" w:color="auto"/>
            <w:left w:val="none" w:sz="0" w:space="0" w:color="auto"/>
            <w:bottom w:val="none" w:sz="0" w:space="0" w:color="auto"/>
            <w:right w:val="none" w:sz="0" w:space="0" w:color="auto"/>
          </w:divBdr>
        </w:div>
        <w:div w:id="521019141">
          <w:marLeft w:val="605"/>
          <w:marRight w:val="0"/>
          <w:marTop w:val="40"/>
          <w:marBottom w:val="80"/>
          <w:divBdr>
            <w:top w:val="none" w:sz="0" w:space="0" w:color="auto"/>
            <w:left w:val="none" w:sz="0" w:space="0" w:color="auto"/>
            <w:bottom w:val="none" w:sz="0" w:space="0" w:color="auto"/>
            <w:right w:val="none" w:sz="0" w:space="0" w:color="auto"/>
          </w:divBdr>
        </w:div>
        <w:div w:id="570896197">
          <w:marLeft w:val="144"/>
          <w:marRight w:val="0"/>
          <w:marTop w:val="240"/>
          <w:marBottom w:val="40"/>
          <w:divBdr>
            <w:top w:val="none" w:sz="0" w:space="0" w:color="auto"/>
            <w:left w:val="none" w:sz="0" w:space="0" w:color="auto"/>
            <w:bottom w:val="none" w:sz="0" w:space="0" w:color="auto"/>
            <w:right w:val="none" w:sz="0" w:space="0" w:color="auto"/>
          </w:divBdr>
        </w:div>
        <w:div w:id="940189479">
          <w:marLeft w:val="144"/>
          <w:marRight w:val="0"/>
          <w:marTop w:val="240"/>
          <w:marBottom w:val="40"/>
          <w:divBdr>
            <w:top w:val="none" w:sz="0" w:space="0" w:color="auto"/>
            <w:left w:val="none" w:sz="0" w:space="0" w:color="auto"/>
            <w:bottom w:val="none" w:sz="0" w:space="0" w:color="auto"/>
            <w:right w:val="none" w:sz="0" w:space="0" w:color="auto"/>
          </w:divBdr>
        </w:div>
        <w:div w:id="1287814847">
          <w:marLeft w:val="605"/>
          <w:marRight w:val="0"/>
          <w:marTop w:val="40"/>
          <w:marBottom w:val="80"/>
          <w:divBdr>
            <w:top w:val="none" w:sz="0" w:space="0" w:color="auto"/>
            <w:left w:val="none" w:sz="0" w:space="0" w:color="auto"/>
            <w:bottom w:val="none" w:sz="0" w:space="0" w:color="auto"/>
            <w:right w:val="none" w:sz="0" w:space="0" w:color="auto"/>
          </w:divBdr>
        </w:div>
        <w:div w:id="1360743676">
          <w:marLeft w:val="144"/>
          <w:marRight w:val="0"/>
          <w:marTop w:val="240"/>
          <w:marBottom w:val="40"/>
          <w:divBdr>
            <w:top w:val="none" w:sz="0" w:space="0" w:color="auto"/>
            <w:left w:val="none" w:sz="0" w:space="0" w:color="auto"/>
            <w:bottom w:val="none" w:sz="0" w:space="0" w:color="auto"/>
            <w:right w:val="none" w:sz="0" w:space="0" w:color="auto"/>
          </w:divBdr>
        </w:div>
        <w:div w:id="1404109788">
          <w:marLeft w:val="144"/>
          <w:marRight w:val="0"/>
          <w:marTop w:val="240"/>
          <w:marBottom w:val="40"/>
          <w:divBdr>
            <w:top w:val="none" w:sz="0" w:space="0" w:color="auto"/>
            <w:left w:val="none" w:sz="0" w:space="0" w:color="auto"/>
            <w:bottom w:val="none" w:sz="0" w:space="0" w:color="auto"/>
            <w:right w:val="none" w:sz="0" w:space="0" w:color="auto"/>
          </w:divBdr>
        </w:div>
        <w:div w:id="1702827417">
          <w:marLeft w:val="605"/>
          <w:marRight w:val="0"/>
          <w:marTop w:val="40"/>
          <w:marBottom w:val="80"/>
          <w:divBdr>
            <w:top w:val="none" w:sz="0" w:space="0" w:color="auto"/>
            <w:left w:val="none" w:sz="0" w:space="0" w:color="auto"/>
            <w:bottom w:val="none" w:sz="0" w:space="0" w:color="auto"/>
            <w:right w:val="none" w:sz="0" w:space="0" w:color="auto"/>
          </w:divBdr>
        </w:div>
        <w:div w:id="1817801394">
          <w:marLeft w:val="144"/>
          <w:marRight w:val="0"/>
          <w:marTop w:val="240"/>
          <w:marBottom w:val="40"/>
          <w:divBdr>
            <w:top w:val="none" w:sz="0" w:space="0" w:color="auto"/>
            <w:left w:val="none" w:sz="0" w:space="0" w:color="auto"/>
            <w:bottom w:val="none" w:sz="0" w:space="0" w:color="auto"/>
            <w:right w:val="none" w:sz="0" w:space="0" w:color="auto"/>
          </w:divBdr>
        </w:div>
        <w:div w:id="1938706639">
          <w:marLeft w:val="144"/>
          <w:marRight w:val="0"/>
          <w:marTop w:val="240"/>
          <w:marBottom w:val="40"/>
          <w:divBdr>
            <w:top w:val="none" w:sz="0" w:space="0" w:color="auto"/>
            <w:left w:val="none" w:sz="0" w:space="0" w:color="auto"/>
            <w:bottom w:val="none" w:sz="0" w:space="0" w:color="auto"/>
            <w:right w:val="none" w:sz="0" w:space="0" w:color="auto"/>
          </w:divBdr>
        </w:div>
        <w:div w:id="2082556975">
          <w:marLeft w:val="144"/>
          <w:marRight w:val="0"/>
          <w:marTop w:val="240"/>
          <w:marBottom w:val="40"/>
          <w:divBdr>
            <w:top w:val="none" w:sz="0" w:space="0" w:color="auto"/>
            <w:left w:val="none" w:sz="0" w:space="0" w:color="auto"/>
            <w:bottom w:val="none" w:sz="0" w:space="0" w:color="auto"/>
            <w:right w:val="none" w:sz="0" w:space="0" w:color="auto"/>
          </w:divBdr>
        </w:div>
        <w:div w:id="2098011431">
          <w:marLeft w:val="144"/>
          <w:marRight w:val="0"/>
          <w:marTop w:val="240"/>
          <w:marBottom w:val="40"/>
          <w:divBdr>
            <w:top w:val="none" w:sz="0" w:space="0" w:color="auto"/>
            <w:left w:val="none" w:sz="0" w:space="0" w:color="auto"/>
            <w:bottom w:val="none" w:sz="0" w:space="0" w:color="auto"/>
            <w:right w:val="none" w:sz="0" w:space="0" w:color="auto"/>
          </w:divBdr>
        </w:div>
        <w:div w:id="2128966017">
          <w:marLeft w:val="144"/>
          <w:marRight w:val="0"/>
          <w:marTop w:val="240"/>
          <w:marBottom w:val="40"/>
          <w:divBdr>
            <w:top w:val="none" w:sz="0" w:space="0" w:color="auto"/>
            <w:left w:val="none" w:sz="0" w:space="0" w:color="auto"/>
            <w:bottom w:val="none" w:sz="0" w:space="0" w:color="auto"/>
            <w:right w:val="none" w:sz="0" w:space="0" w:color="auto"/>
          </w:divBdr>
        </w:div>
      </w:divsChild>
    </w:div>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chart" Target="charts/chart10.xml"/><Relationship Id="rId34" Type="http://schemas.openxmlformats.org/officeDocument/2006/relationships/chart" Target="charts/chart21.xml"/><Relationship Id="rId42" Type="http://schemas.openxmlformats.org/officeDocument/2006/relationships/image" Target="media/image12.png"/><Relationship Id="rId47" Type="http://schemas.openxmlformats.org/officeDocument/2006/relationships/chart" Target="charts/chart25.xml"/><Relationship Id="rId50" Type="http://schemas.openxmlformats.org/officeDocument/2006/relationships/chart" Target="charts/chart28.xml"/><Relationship Id="rId55" Type="http://schemas.openxmlformats.org/officeDocument/2006/relationships/image" Target="media/image14.png"/><Relationship Id="rId63" Type="http://schemas.openxmlformats.org/officeDocument/2006/relationships/chart" Target="charts/chart38.xml"/><Relationship Id="rId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hart" Target="charts/chart17.xml"/><Relationship Id="rId11" Type="http://schemas.openxmlformats.org/officeDocument/2006/relationships/chart" Target="charts/chart6.xml"/><Relationship Id="rId24" Type="http://schemas.openxmlformats.org/officeDocument/2006/relationships/chart" Target="charts/chart13.xml"/><Relationship Id="rId32" Type="http://schemas.openxmlformats.org/officeDocument/2006/relationships/image" Target="media/image8.jpeg"/><Relationship Id="rId37" Type="http://schemas.openxmlformats.org/officeDocument/2006/relationships/chart" Target="charts/chart24.xml"/><Relationship Id="rId40" Type="http://schemas.openxmlformats.org/officeDocument/2006/relationships/image" Target="media/image10.png"/><Relationship Id="rId45" Type="http://schemas.microsoft.com/office/2016/09/relationships/commentsIds" Target="commentsIds.xml"/><Relationship Id="rId53" Type="http://schemas.openxmlformats.org/officeDocument/2006/relationships/chart" Target="charts/chart31.xml"/><Relationship Id="rId58" Type="http://schemas.openxmlformats.org/officeDocument/2006/relationships/chart" Target="charts/chart33.xm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chart" Target="charts/chart36.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chart" Target="charts/chart11.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comments" Target="comments.xml"/><Relationship Id="rId48" Type="http://schemas.openxmlformats.org/officeDocument/2006/relationships/chart" Target="charts/chart26.xml"/><Relationship Id="rId56" Type="http://schemas.openxmlformats.org/officeDocument/2006/relationships/image" Target="media/image15.png"/><Relationship Id="rId64" Type="http://schemas.openxmlformats.org/officeDocument/2006/relationships/chart" Target="charts/chart39.xml"/><Relationship Id="rId8" Type="http://schemas.openxmlformats.org/officeDocument/2006/relationships/chart" Target="charts/chart3.xml"/><Relationship Id="rId51" Type="http://schemas.openxmlformats.org/officeDocument/2006/relationships/chart" Target="charts/chart29.xml"/><Relationship Id="rId3" Type="http://schemas.openxmlformats.org/officeDocument/2006/relationships/styles" Target="styles.xml"/><Relationship Id="rId12" Type="http://schemas.openxmlformats.org/officeDocument/2006/relationships/chart" Target="charts/chart7.xml"/><Relationship Id="rId17" Type="http://schemas.openxmlformats.org/officeDocument/2006/relationships/image" Target="media/image4.png"/><Relationship Id="rId25" Type="http://schemas.openxmlformats.org/officeDocument/2006/relationships/chart" Target="charts/chart14.xml"/><Relationship Id="rId33" Type="http://schemas.openxmlformats.org/officeDocument/2006/relationships/chart" Target="charts/chart20.xml"/><Relationship Id="rId38" Type="http://schemas.openxmlformats.org/officeDocument/2006/relationships/image" Target="media/image9.png"/><Relationship Id="rId46" Type="http://schemas.microsoft.com/office/2018/08/relationships/commentsExtensible" Target="commentsExtensible.xml"/><Relationship Id="rId59" Type="http://schemas.openxmlformats.org/officeDocument/2006/relationships/chart" Target="charts/chart34.xml"/><Relationship Id="rId67" Type="http://schemas.openxmlformats.org/officeDocument/2006/relationships/theme" Target="theme/theme1.xml"/><Relationship Id="rId20" Type="http://schemas.openxmlformats.org/officeDocument/2006/relationships/chart" Target="charts/chart9.xml"/><Relationship Id="rId41" Type="http://schemas.openxmlformats.org/officeDocument/2006/relationships/image" Target="media/image11.png"/><Relationship Id="rId54" Type="http://schemas.openxmlformats.org/officeDocument/2006/relationships/image" Target="media/image13.png"/><Relationship Id="rId62" Type="http://schemas.openxmlformats.org/officeDocument/2006/relationships/chart" Target="charts/chart37.xml"/><Relationship Id="rId1" Type="http://schemas.openxmlformats.org/officeDocument/2006/relationships/customXml" Target="../customXml/item1.xml"/><Relationship Id="rId6" Type="http://schemas.openxmlformats.org/officeDocument/2006/relationships/chart" Target="charts/chart1.xml"/><Relationship Id="rId15" Type="http://schemas.openxmlformats.org/officeDocument/2006/relationships/image" Target="media/image2.png"/><Relationship Id="rId23" Type="http://schemas.openxmlformats.org/officeDocument/2006/relationships/chart" Target="charts/chart12.xml"/><Relationship Id="rId28" Type="http://schemas.openxmlformats.org/officeDocument/2006/relationships/chart" Target="charts/chart16.xml"/><Relationship Id="rId36" Type="http://schemas.openxmlformats.org/officeDocument/2006/relationships/chart" Target="charts/chart23.xml"/><Relationship Id="rId49" Type="http://schemas.openxmlformats.org/officeDocument/2006/relationships/chart" Target="charts/chart27.xml"/><Relationship Id="rId57" Type="http://schemas.openxmlformats.org/officeDocument/2006/relationships/chart" Target="charts/chart32.xml"/><Relationship Id="rId10" Type="http://schemas.openxmlformats.org/officeDocument/2006/relationships/chart" Target="charts/chart5.xml"/><Relationship Id="rId31" Type="http://schemas.openxmlformats.org/officeDocument/2006/relationships/chart" Target="charts/chart19.xml"/><Relationship Id="rId44" Type="http://schemas.microsoft.com/office/2011/relationships/commentsExtended" Target="commentsExtended.xml"/><Relationship Id="rId52" Type="http://schemas.openxmlformats.org/officeDocument/2006/relationships/chart" Target="charts/chart30.xml"/><Relationship Id="rId60" Type="http://schemas.openxmlformats.org/officeDocument/2006/relationships/chart" Target="charts/chart35.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 Id="rId13" Type="http://schemas.openxmlformats.org/officeDocument/2006/relationships/chart" Target="charts/chart8.xml"/><Relationship Id="rId18" Type="http://schemas.openxmlformats.org/officeDocument/2006/relationships/image" Target="media/image5.png"/><Relationship Id="rId39" Type="http://schemas.openxmlformats.org/officeDocument/2006/relationships/hyperlink" Target="https://www.usbr.gov/lc/region/pao/pdfiles/ca7pty.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1.xlsx"/></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2.xlsx"/></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3.xlsx"/></Relationships>
</file>

<file path=word/charts/_rels/chart16.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rmen\Desktop\Drought%20Indicators%20-%20SoCal\Analysis\Data%20Validation\Data%20Validation%20SWP%20-%20DWR%20B132%20MWD.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Microsoft_Excel_Worksheet4.xlsx"/></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Microsoft_Excel_Worksheet5.xlsx"/></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file:///C:\Users\armen\Desktop\Drought%20Indicators%20-%20SoCal\Analysis\Supply%20Analysis\Colorado%20Analysis.xlsx" TargetMode="Externa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file:///C:\Users\armen\Desktop\Drought%20Indicators%20-%20SoCal\Analysis\Supply%20Analysis\Colorado%20Analysis.xlsx" TargetMode="Externa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file:///C:\Users\armen\Desktop\Drought%20Indicators%20-%20SoCal\Analysis\Supply%20Analysis\Colorado%20Analysis.xlsx" TargetMode="Externa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Analysis.xlsx" TargetMode="External"/><Relationship Id="rId2" Type="http://schemas.microsoft.com/office/2011/relationships/chartColorStyle" Target="colors29.xml"/><Relationship Id="rId1" Type="http://schemas.microsoft.com/office/2011/relationships/chartStyle" Target="style29.xml"/></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6.xlsx"/></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oleObject" Target="file:///C:\Users\armen\Desktop\Drought%20Indicators%20-%20SoCal\Supplies\Colorado\Colorado%20USBR%20Analysis.xlsx" TargetMode="External"/></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oleObject" Target="file:///C:\Users\armen\Desktop\Drought%20Indicators%20-%20SoCal\Supplies\Colorado\Colorado%20USBR%20Analysis.xlsx" TargetMode="External"/></Relationships>
</file>

<file path=word/charts/_rels/chart34.xml.rels><?xml version="1.0" encoding="UTF-8" standalone="yes"?>
<Relationships xmlns="http://schemas.openxmlformats.org/package/2006/relationships"><Relationship Id="rId3" Type="http://schemas.openxmlformats.org/officeDocument/2006/relationships/oleObject" Target="file:///C:\Users\armen\Desktop\Drought%20Indicators%20-%20SoCal\Analysis\Data%20Validation\Data%20Validation%20Colorado%20-%20DWR%20MWD%20USBR.xlsx" TargetMode="External"/><Relationship Id="rId2" Type="http://schemas.microsoft.com/office/2011/relationships/chartColorStyle" Target="colors33.xml"/><Relationship Id="rId1" Type="http://schemas.microsoft.com/office/2011/relationships/chartStyle" Target="style33.xml"/></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package" Target="../embeddings/Microsoft_Excel_Worksheet7.xlsx"/></Relationships>
</file>

<file path=word/charts/_rels/chart3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package" Target="../embeddings/Microsoft_Excel_Worksheet8.xlsx"/></Relationships>
</file>

<file path=word/charts/_rels/chart37.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36.xml"/><Relationship Id="rId1" Type="http://schemas.microsoft.com/office/2011/relationships/chartStyle" Target="style36.xml"/><Relationship Id="rId4" Type="http://schemas.openxmlformats.org/officeDocument/2006/relationships/package" Target="../embeddings/Microsoft_Excel_Worksheet9.xlsx"/></Relationships>
</file>

<file path=word/charts/_rels/chart3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37.xml"/><Relationship Id="rId1" Type="http://schemas.microsoft.com/office/2011/relationships/chartStyle" Target="style37.xml"/><Relationship Id="rId4" Type="http://schemas.openxmlformats.org/officeDocument/2006/relationships/package" Target="../embeddings/Microsoft_Excel_Worksheet10.xlsx"/></Relationships>
</file>

<file path=word/charts/_rels/chart3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38.xml"/><Relationship Id="rId1" Type="http://schemas.microsoft.com/office/2011/relationships/chartStyle" Target="style38.xml"/><Relationship Id="rId4" Type="http://schemas.openxmlformats.org/officeDocument/2006/relationships/package" Target="../embeddings/Microsoft_Excel_Worksheet11.xlsx"/></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CDB3-42E0-B267-765C3608B429}"/>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S$1</c:f>
              <c:strCache>
                <c:ptCount val="1"/>
                <c:pt idx="0">
                  <c:v>B135 SC CY</c:v>
                </c:pt>
              </c:strCache>
            </c:strRef>
          </c:tx>
          <c:spPr>
            <a:solidFill>
              <a:schemeClr val="accent3"/>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S$42:$S$60</c:f>
              <c:numCache>
                <c:formatCode>General</c:formatCode>
                <c:ptCount val="19"/>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pt idx="18">
                  <c:v>520693</c:v>
                </c:pt>
              </c:numCache>
            </c:numRef>
          </c:val>
          <c:extLst>
            <c:ext xmlns:c16="http://schemas.microsoft.com/office/drawing/2014/chart" uri="{C3380CC4-5D6E-409C-BE32-E72D297353CC}">
              <c16:uniqueId val="{00000000-2C2A-4B4C-8CC7-3101CB6CB0A7}"/>
            </c:ext>
          </c:extLst>
        </c:ser>
        <c:ser>
          <c:idx val="3"/>
          <c:order val="1"/>
          <c:tx>
            <c:strRef>
              <c:f>Comparison!$U$1</c:f>
              <c:strCache>
                <c:ptCount val="1"/>
                <c:pt idx="0">
                  <c:v>DWR</c:v>
                </c:pt>
              </c:strCache>
            </c:strRef>
          </c:tx>
          <c:spPr>
            <a:solidFill>
              <a:schemeClr val="accent1">
                <a:lumMod val="60000"/>
              </a:schemeClr>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V$42:$V$60</c:f>
              <c:numCache>
                <c:formatCode>General</c:formatCode>
                <c:ptCount val="19"/>
                <c:pt idx="0">
                  <c:v>1533500</c:v>
                </c:pt>
                <c:pt idx="1">
                  <c:v>1712899.99999999</c:v>
                </c:pt>
                <c:pt idx="2">
                  <c:v>1836199.99999999</c:v>
                </c:pt>
                <c:pt idx="3">
                  <c:v>1528500</c:v>
                </c:pt>
                <c:pt idx="4">
                  <c:v>1469700</c:v>
                </c:pt>
                <c:pt idx="5">
                  <c:v>1596400</c:v>
                </c:pt>
                <c:pt idx="6">
                  <c:v>1269200</c:v>
                </c:pt>
                <c:pt idx="7">
                  <c:v>985700</c:v>
                </c:pt>
                <c:pt idx="8">
                  <c:v>826900</c:v>
                </c:pt>
                <c:pt idx="9">
                  <c:v>900699.99999999907</c:v>
                </c:pt>
                <c:pt idx="10">
                  <c:v>1170399.99999999</c:v>
                </c:pt>
                <c:pt idx="11">
                  <c:v>1060800</c:v>
                </c:pt>
                <c:pt idx="12">
                  <c:v>642900</c:v>
                </c:pt>
                <c:pt idx="13">
                  <c:v>456400</c:v>
                </c:pt>
                <c:pt idx="14">
                  <c:v>917300</c:v>
                </c:pt>
                <c:pt idx="15">
                  <c:v>0</c:v>
                </c:pt>
                <c:pt idx="16">
                  <c:v>1042900.0000000001</c:v>
                </c:pt>
                <c:pt idx="17">
                  <c:v>921500</c:v>
                </c:pt>
                <c:pt idx="18">
                  <c:v>1039599.9999999999</c:v>
                </c:pt>
              </c:numCache>
            </c:numRef>
          </c:val>
          <c:extLst>
            <c:ext xmlns:c16="http://schemas.microsoft.com/office/drawing/2014/chart" uri="{C3380CC4-5D6E-409C-BE32-E72D297353CC}">
              <c16:uniqueId val="{00000001-2C2A-4B4C-8CC7-3101CB6CB0A7}"/>
            </c:ext>
          </c:extLst>
        </c:ser>
        <c:dLbls>
          <c:showLegendKey val="0"/>
          <c:showVal val="0"/>
          <c:showCatName val="0"/>
          <c:showSerName val="0"/>
          <c:showPercent val="0"/>
          <c:showBubbleSize val="0"/>
        </c:dLbls>
        <c:gapWidth val="105"/>
        <c:axId val="1128453247"/>
        <c:axId val="1128454207"/>
      </c:barChart>
      <c:catAx>
        <c:axId val="112845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4207"/>
        <c:crosses val="autoZero"/>
        <c:auto val="1"/>
        <c:lblAlgn val="ctr"/>
        <c:lblOffset val="100"/>
        <c:noMultiLvlLbl val="0"/>
      </c:catAx>
      <c:valAx>
        <c:axId val="1128454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3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2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8843-4E92-8ABA-3CB22CFB4AE9}"/>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T$1</c:f>
              <c:strCache>
                <c:ptCount val="1"/>
                <c:pt idx="0">
                  <c:v>B132 WY</c:v>
                </c:pt>
              </c:strCache>
            </c:strRef>
          </c:tx>
          <c:spPr>
            <a:solidFill>
              <a:schemeClr val="accent3"/>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T$42:$T$60</c:f>
              <c:numCache>
                <c:formatCode>General</c:formatCode>
                <c:ptCount val="19"/>
                <c:pt idx="0">
                  <c:v>1456192</c:v>
                </c:pt>
                <c:pt idx="1">
                  <c:v>1752712</c:v>
                </c:pt>
                <c:pt idx="2">
                  <c:v>1864821</c:v>
                </c:pt>
                <c:pt idx="3">
                  <c:v>1696722.75</c:v>
                </c:pt>
                <c:pt idx="4">
                  <c:v>1629843.75</c:v>
                </c:pt>
                <c:pt idx="5">
                  <c:v>1624985.25</c:v>
                </c:pt>
                <c:pt idx="6">
                  <c:v>1146269</c:v>
                </c:pt>
                <c:pt idx="7">
                  <c:v>1017344</c:v>
                </c:pt>
                <c:pt idx="8">
                  <c:v>1419916.25</c:v>
                </c:pt>
                <c:pt idx="9">
                  <c:v>1726712.25</c:v>
                </c:pt>
                <c:pt idx="10">
                  <c:v>1507291.5</c:v>
                </c:pt>
                <c:pt idx="11">
                  <c:v>1102413</c:v>
                </c:pt>
                <c:pt idx="12">
                  <c:v>571328</c:v>
                </c:pt>
                <c:pt idx="13">
                  <c:v>582297.5</c:v>
                </c:pt>
                <c:pt idx="14">
                  <c:v>1060199</c:v>
                </c:pt>
                <c:pt idx="15">
                  <c:v>1668529.25</c:v>
                </c:pt>
                <c:pt idx="16">
                  <c:v>1044529.75</c:v>
                </c:pt>
                <c:pt idx="17">
                  <c:v>1333732.25</c:v>
                </c:pt>
              </c:numCache>
            </c:numRef>
          </c:val>
          <c:extLst>
            <c:ext xmlns:c16="http://schemas.microsoft.com/office/drawing/2014/chart" uri="{C3380CC4-5D6E-409C-BE32-E72D297353CC}">
              <c16:uniqueId val="{00000000-AB46-41B8-BAAE-CA067F3FF839}"/>
            </c:ext>
          </c:extLst>
        </c:ser>
        <c:ser>
          <c:idx val="3"/>
          <c:order val="1"/>
          <c:tx>
            <c:strRef>
              <c:f>Comparison!$U$1</c:f>
              <c:strCache>
                <c:ptCount val="1"/>
                <c:pt idx="0">
                  <c:v>DWR</c:v>
                </c:pt>
              </c:strCache>
            </c:strRef>
          </c:tx>
          <c:spPr>
            <a:solidFill>
              <a:schemeClr val="accent1">
                <a:lumMod val="60000"/>
              </a:schemeClr>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V$42:$V$60</c:f>
              <c:numCache>
                <c:formatCode>General</c:formatCode>
                <c:ptCount val="19"/>
                <c:pt idx="0">
                  <c:v>1533500</c:v>
                </c:pt>
                <c:pt idx="1">
                  <c:v>1712899.99999999</c:v>
                </c:pt>
                <c:pt idx="2">
                  <c:v>1836199.99999999</c:v>
                </c:pt>
                <c:pt idx="3">
                  <c:v>1528500</c:v>
                </c:pt>
                <c:pt idx="4">
                  <c:v>1469700</c:v>
                </c:pt>
                <c:pt idx="5">
                  <c:v>1596400</c:v>
                </c:pt>
                <c:pt idx="6">
                  <c:v>1269200</c:v>
                </c:pt>
                <c:pt idx="7">
                  <c:v>985700</c:v>
                </c:pt>
                <c:pt idx="8">
                  <c:v>826900</c:v>
                </c:pt>
                <c:pt idx="9">
                  <c:v>900699.99999999907</c:v>
                </c:pt>
                <c:pt idx="10">
                  <c:v>1170399.99999999</c:v>
                </c:pt>
                <c:pt idx="11">
                  <c:v>1060800</c:v>
                </c:pt>
                <c:pt idx="12">
                  <c:v>642900</c:v>
                </c:pt>
                <c:pt idx="13">
                  <c:v>456400</c:v>
                </c:pt>
                <c:pt idx="14">
                  <c:v>917300</c:v>
                </c:pt>
                <c:pt idx="15">
                  <c:v>0</c:v>
                </c:pt>
                <c:pt idx="16">
                  <c:v>1042900.0000000001</c:v>
                </c:pt>
                <c:pt idx="17">
                  <c:v>921500</c:v>
                </c:pt>
                <c:pt idx="18">
                  <c:v>1039599.9999999999</c:v>
                </c:pt>
              </c:numCache>
            </c:numRef>
          </c:val>
          <c:extLst>
            <c:ext xmlns:c16="http://schemas.microsoft.com/office/drawing/2014/chart" uri="{C3380CC4-5D6E-409C-BE32-E72D297353CC}">
              <c16:uniqueId val="{00000001-AB46-41B8-BAAE-CA067F3FF839}"/>
            </c:ext>
          </c:extLst>
        </c:ser>
        <c:dLbls>
          <c:showLegendKey val="0"/>
          <c:showVal val="0"/>
          <c:showCatName val="0"/>
          <c:showSerName val="0"/>
          <c:showPercent val="0"/>
          <c:showBubbleSize val="0"/>
        </c:dLbls>
        <c:gapWidth val="105"/>
        <c:axId val="1128453247"/>
        <c:axId val="1128454207"/>
      </c:barChart>
      <c:catAx>
        <c:axId val="112845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4207"/>
        <c:crosses val="autoZero"/>
        <c:auto val="1"/>
        <c:lblAlgn val="ctr"/>
        <c:lblOffset val="100"/>
        <c:noMultiLvlLbl val="0"/>
      </c:catAx>
      <c:valAx>
        <c:axId val="1128454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3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5</c:f>
              <c:numCache>
                <c:formatCode>General</c:formatCode>
                <c:ptCount val="14"/>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numCache>
            </c:numRef>
          </c:xVal>
          <c:yVal>
            <c:numRef>
              <c:f>SWP!$D$42:$D$55</c:f>
              <c:numCache>
                <c:formatCode>#,##0</c:formatCode>
                <c:ptCount val="14"/>
                <c:pt idx="0">
                  <c:v>1415000</c:v>
                </c:pt>
                <c:pt idx="1">
                  <c:v>1561000</c:v>
                </c:pt>
                <c:pt idx="2">
                  <c:v>1802000</c:v>
                </c:pt>
                <c:pt idx="3">
                  <c:v>1525000</c:v>
                </c:pt>
                <c:pt idx="4">
                  <c:v>1695000</c:v>
                </c:pt>
                <c:pt idx="5">
                  <c:v>1648000</c:v>
                </c:pt>
                <c:pt idx="6">
                  <c:v>1037000</c:v>
                </c:pt>
                <c:pt idx="7">
                  <c:v>908000</c:v>
                </c:pt>
                <c:pt idx="8">
                  <c:v>1129000</c:v>
                </c:pt>
                <c:pt idx="9">
                  <c:v>1379000</c:v>
                </c:pt>
                <c:pt idx="10">
                  <c:v>1252000</c:v>
                </c:pt>
                <c:pt idx="11">
                  <c:v>974000</c:v>
                </c:pt>
                <c:pt idx="12">
                  <c:v>607000</c:v>
                </c:pt>
                <c:pt idx="13">
                  <c:v>550000</c:v>
                </c:pt>
              </c:numCache>
            </c:numRef>
          </c:yVal>
          <c:smooth val="0"/>
          <c:extLst>
            <c:ext xmlns:c16="http://schemas.microsoft.com/office/drawing/2014/chart" uri="{C3380CC4-5D6E-409C-BE32-E72D297353CC}">
              <c16:uniqueId val="{00000001-0C65-42F7-B972-1FA7DF60ADD5}"/>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 B132 Monthly-annual '!$R$3</c:f>
              <c:strCache>
                <c:ptCount val="1"/>
                <c:pt idx="0">
                  <c:v>Monthly Data</c:v>
                </c:pt>
              </c:strCache>
            </c:strRef>
          </c:tx>
          <c:spPr>
            <a:solidFill>
              <a:schemeClr val="accent2"/>
            </a:solidFill>
            <a:ln>
              <a:noFill/>
            </a:ln>
            <a:effectLst/>
          </c:spPr>
          <c:invertIfNegative val="0"/>
          <c:cat>
            <c:numRef>
              <c:f>'Comparison B132 Monthly-annual '!$Q$5:$Q$13</c:f>
              <c:numCache>
                <c:formatCode>General</c:formatCode>
                <c:ptCount val="9"/>
                <c:pt idx="0">
                  <c:v>2012</c:v>
                </c:pt>
                <c:pt idx="1">
                  <c:v>2013</c:v>
                </c:pt>
                <c:pt idx="2">
                  <c:v>2014</c:v>
                </c:pt>
                <c:pt idx="3">
                  <c:v>2015</c:v>
                </c:pt>
                <c:pt idx="4">
                  <c:v>2016</c:v>
                </c:pt>
                <c:pt idx="5">
                  <c:v>2017</c:v>
                </c:pt>
                <c:pt idx="6">
                  <c:v>2018</c:v>
                </c:pt>
                <c:pt idx="7">
                  <c:v>2019</c:v>
                </c:pt>
                <c:pt idx="8">
                  <c:v>2020</c:v>
                </c:pt>
              </c:numCache>
            </c:numRef>
          </c:cat>
          <c:val>
            <c:numRef>
              <c:f>'Comparison B132 Monthly-annual '!$R$5:$R$13</c:f>
              <c:numCache>
                <c:formatCode>#,##0</c:formatCode>
                <c:ptCount val="9"/>
                <c:pt idx="0">
                  <c:v>1252000</c:v>
                </c:pt>
                <c:pt idx="1">
                  <c:v>974000</c:v>
                </c:pt>
                <c:pt idx="2">
                  <c:v>607000</c:v>
                </c:pt>
                <c:pt idx="3">
                  <c:v>550000</c:v>
                </c:pt>
                <c:pt idx="4">
                  <c:v>1009000</c:v>
                </c:pt>
                <c:pt idx="5">
                  <c:v>1473000</c:v>
                </c:pt>
                <c:pt idx="6">
                  <c:v>845000</c:v>
                </c:pt>
                <c:pt idx="7">
                  <c:v>1232000</c:v>
                </c:pt>
                <c:pt idx="8">
                  <c:v>588000</c:v>
                </c:pt>
              </c:numCache>
            </c:numRef>
          </c:val>
          <c:extLst>
            <c:ext xmlns:c16="http://schemas.microsoft.com/office/drawing/2014/chart" uri="{C3380CC4-5D6E-409C-BE32-E72D297353CC}">
              <c16:uniqueId val="{00000000-D4CF-4AA5-879A-9B2D2A51449A}"/>
            </c:ext>
          </c:extLst>
        </c:ser>
        <c:ser>
          <c:idx val="2"/>
          <c:order val="1"/>
          <c:tx>
            <c:strRef>
              <c:f>'Comparison B132 Monthly-annual '!$S$3</c:f>
              <c:strCache>
                <c:ptCount val="1"/>
                <c:pt idx="0">
                  <c:v>Annual</c:v>
                </c:pt>
              </c:strCache>
            </c:strRef>
          </c:tx>
          <c:spPr>
            <a:solidFill>
              <a:schemeClr val="accent3"/>
            </a:solidFill>
            <a:ln>
              <a:noFill/>
            </a:ln>
            <a:effectLst/>
          </c:spPr>
          <c:invertIfNegative val="0"/>
          <c:cat>
            <c:numRef>
              <c:f>'Comparison B132 Monthly-annual '!$Q$5:$Q$13</c:f>
              <c:numCache>
                <c:formatCode>General</c:formatCode>
                <c:ptCount val="9"/>
                <c:pt idx="0">
                  <c:v>2012</c:v>
                </c:pt>
                <c:pt idx="1">
                  <c:v>2013</c:v>
                </c:pt>
                <c:pt idx="2">
                  <c:v>2014</c:v>
                </c:pt>
                <c:pt idx="3">
                  <c:v>2015</c:v>
                </c:pt>
                <c:pt idx="4">
                  <c:v>2016</c:v>
                </c:pt>
                <c:pt idx="5">
                  <c:v>2017</c:v>
                </c:pt>
                <c:pt idx="6">
                  <c:v>2018</c:v>
                </c:pt>
                <c:pt idx="7">
                  <c:v>2019</c:v>
                </c:pt>
                <c:pt idx="8">
                  <c:v>2020</c:v>
                </c:pt>
              </c:numCache>
            </c:numRef>
          </c:cat>
          <c:val>
            <c:numRef>
              <c:f>'Comparison B132 Monthly-annual '!$S$5:$S$13</c:f>
              <c:numCache>
                <c:formatCode>General</c:formatCode>
                <c:ptCount val="9"/>
                <c:pt idx="0">
                  <c:v>1088432</c:v>
                </c:pt>
                <c:pt idx="1">
                  <c:v>885958</c:v>
                </c:pt>
                <c:pt idx="2">
                  <c:v>372392</c:v>
                </c:pt>
                <c:pt idx="3">
                  <c:v>573526</c:v>
                </c:pt>
                <c:pt idx="4">
                  <c:v>1040842</c:v>
                </c:pt>
                <c:pt idx="5">
                  <c:v>1446059</c:v>
                </c:pt>
                <c:pt idx="6">
                  <c:v>659652</c:v>
                </c:pt>
                <c:pt idx="7">
                  <c:v>1185086</c:v>
                </c:pt>
                <c:pt idx="8">
                  <c:v>432126</c:v>
                </c:pt>
              </c:numCache>
            </c:numRef>
          </c:val>
          <c:extLst>
            <c:ext xmlns:c16="http://schemas.microsoft.com/office/drawing/2014/chart" uri="{C3380CC4-5D6E-409C-BE32-E72D297353CC}">
              <c16:uniqueId val="{00000001-D4CF-4AA5-879A-9B2D2A51449A}"/>
            </c:ext>
          </c:extLst>
        </c:ser>
        <c:dLbls>
          <c:showLegendKey val="0"/>
          <c:showVal val="0"/>
          <c:showCatName val="0"/>
          <c:showSerName val="0"/>
          <c:showPercent val="0"/>
          <c:showBubbleSize val="0"/>
        </c:dLbls>
        <c:gapWidth val="219"/>
        <c:overlap val="-27"/>
        <c:axId val="595059263"/>
        <c:axId val="595062143"/>
      </c:barChart>
      <c:catAx>
        <c:axId val="595059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062143"/>
        <c:crosses val="autoZero"/>
        <c:auto val="1"/>
        <c:lblAlgn val="ctr"/>
        <c:lblOffset val="100"/>
        <c:noMultiLvlLbl val="0"/>
      </c:catAx>
      <c:valAx>
        <c:axId val="5950621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0592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B132 MWD deliveries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9704286964129489E-2"/>
                  <c:y val="-0.1107819335083114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E$16:$E$55</c:f>
              <c:numCache>
                <c:formatCode>General</c:formatCode>
                <c:ptCount val="40"/>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numCache>
            </c:numRef>
          </c:xVal>
          <c:y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yVal>
          <c:smooth val="0"/>
          <c:extLst>
            <c:ext xmlns:c16="http://schemas.microsoft.com/office/drawing/2014/chart" uri="{C3380CC4-5D6E-409C-BE32-E72D297353CC}">
              <c16:uniqueId val="{00000001-CD75-4535-9B8B-C971BA89662C}"/>
            </c:ext>
          </c:extLst>
        </c:ser>
        <c:dLbls>
          <c:showLegendKey val="0"/>
          <c:showVal val="0"/>
          <c:showCatName val="0"/>
          <c:showSerName val="0"/>
          <c:showPercent val="0"/>
          <c:showBubbleSize val="0"/>
        </c:dLbls>
        <c:axId val="590541855"/>
        <c:axId val="590542335"/>
      </c:scatterChart>
      <c:valAx>
        <c:axId val="590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2335"/>
        <c:crosses val="autoZero"/>
        <c:crossBetween val="midCat"/>
      </c:valAx>
      <c:valAx>
        <c:axId val="5905423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185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Comparison!$E$1</c:f>
              <c:strCache>
                <c:ptCount val="1"/>
                <c:pt idx="0">
                  <c:v>B135 MWD</c:v>
                </c:pt>
              </c:strCache>
            </c:strRef>
          </c:tx>
          <c:spPr>
            <a:solidFill>
              <a:schemeClr val="accent3"/>
            </a:solidFill>
            <a:ln>
              <a:noFill/>
            </a:ln>
            <a:effectLst/>
          </c:spPr>
          <c:invertIfNegative val="0"/>
          <c:cat>
            <c:numRef>
              <c:f>Comparison!$A$16:$A$60</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mparison!$E$16:$E$60</c:f>
              <c:numCache>
                <c:formatCode>General</c:formatCode>
                <c:ptCount val="45"/>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pt idx="40">
                  <c:v>1083900</c:v>
                </c:pt>
                <c:pt idx="41">
                  <c:v>1626357</c:v>
                </c:pt>
                <c:pt idx="42">
                  <c:v>679545</c:v>
                </c:pt>
                <c:pt idx="43">
                  <c:v>1347162</c:v>
                </c:pt>
                <c:pt idx="44">
                  <c:v>431759</c:v>
                </c:pt>
              </c:numCache>
            </c:numRef>
          </c:val>
          <c:extLst>
            <c:ext xmlns:c16="http://schemas.microsoft.com/office/drawing/2014/chart" uri="{C3380CC4-5D6E-409C-BE32-E72D297353CC}">
              <c16:uniqueId val="{00000000-8CE6-4F4A-BD1E-B6748F997ECD}"/>
            </c:ext>
          </c:extLst>
        </c:ser>
        <c:ser>
          <c:idx val="1"/>
          <c:order val="1"/>
          <c:tx>
            <c:strRef>
              <c:f>Comparison!$D$1</c:f>
              <c:strCache>
                <c:ptCount val="1"/>
                <c:pt idx="0">
                  <c:v>MWD</c:v>
                </c:pt>
              </c:strCache>
            </c:strRef>
          </c:tx>
          <c:spPr>
            <a:solidFill>
              <a:schemeClr val="accent2"/>
            </a:solidFill>
            <a:ln>
              <a:noFill/>
            </a:ln>
            <a:effectLst/>
          </c:spPr>
          <c:invertIfNegative val="0"/>
          <c:cat>
            <c:numRef>
              <c:f>Comparison!$A$16:$A$60</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mparison!$D$16:$D$60</c:f>
              <c:numCache>
                <c:formatCode>#,##0</c:formatCode>
                <c:ptCount val="45"/>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pt idx="40">
                  <c:v>1009000</c:v>
                </c:pt>
                <c:pt idx="41">
                  <c:v>1473000</c:v>
                </c:pt>
                <c:pt idx="42">
                  <c:v>845000</c:v>
                </c:pt>
                <c:pt idx="43">
                  <c:v>1232000</c:v>
                </c:pt>
                <c:pt idx="44">
                  <c:v>588000</c:v>
                </c:pt>
              </c:numCache>
            </c:numRef>
          </c:val>
          <c:extLst>
            <c:ext xmlns:c16="http://schemas.microsoft.com/office/drawing/2014/chart" uri="{C3380CC4-5D6E-409C-BE32-E72D297353CC}">
              <c16:uniqueId val="{00000001-8CE6-4F4A-BD1E-B6748F997ECD}"/>
            </c:ext>
          </c:extLst>
        </c:ser>
        <c:dLbls>
          <c:showLegendKey val="0"/>
          <c:showVal val="0"/>
          <c:showCatName val="0"/>
          <c:showSerName val="0"/>
          <c:showPercent val="0"/>
          <c:showBubbleSize val="0"/>
        </c:dLbls>
        <c:gapWidth val="219"/>
        <c:overlap val="-27"/>
        <c:axId val="431190863"/>
        <c:axId val="431175503"/>
      </c:barChart>
      <c:catAx>
        <c:axId val="43119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75503"/>
        <c:crosses val="autoZero"/>
        <c:auto val="1"/>
        <c:lblAlgn val="ctr"/>
        <c:lblOffset val="100"/>
        <c:noMultiLvlLbl val="0"/>
      </c:catAx>
      <c:valAx>
        <c:axId val="43117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9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ocal supplies from portfolio vs aqueduct</a:t>
            </a:r>
            <a:r>
              <a:rPr lang="en-US" baseline="0"/>
              <a:t> MW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 Aqueduct'!$C$28:$C$46</c:f>
              <c:numCache>
                <c:formatCode>#,##0</c:formatCode>
                <c:ptCount val="19"/>
                <c:pt idx="0">
                  <c:v>179000</c:v>
                </c:pt>
                <c:pt idx="1">
                  <c:v>252000</c:v>
                </c:pt>
                <c:pt idx="2">
                  <c:v>203000</c:v>
                </c:pt>
                <c:pt idx="3">
                  <c:v>369000</c:v>
                </c:pt>
                <c:pt idx="4">
                  <c:v>379000</c:v>
                </c:pt>
                <c:pt idx="5">
                  <c:v>129000</c:v>
                </c:pt>
                <c:pt idx="6">
                  <c:v>147000</c:v>
                </c:pt>
                <c:pt idx="7">
                  <c:v>137000</c:v>
                </c:pt>
                <c:pt idx="8">
                  <c:v>251000</c:v>
                </c:pt>
                <c:pt idx="9">
                  <c:v>355000</c:v>
                </c:pt>
                <c:pt idx="10">
                  <c:v>167000</c:v>
                </c:pt>
                <c:pt idx="11">
                  <c:v>65000</c:v>
                </c:pt>
                <c:pt idx="12">
                  <c:v>64000</c:v>
                </c:pt>
                <c:pt idx="13">
                  <c:v>33000</c:v>
                </c:pt>
                <c:pt idx="14" formatCode="General">
                  <c:v>96000</c:v>
                </c:pt>
                <c:pt idx="15" formatCode="General">
                  <c:v>380000</c:v>
                </c:pt>
                <c:pt idx="16" formatCode="General">
                  <c:v>246000</c:v>
                </c:pt>
                <c:pt idx="17" formatCode="General">
                  <c:v>345000</c:v>
                </c:pt>
                <c:pt idx="18" formatCode="General">
                  <c:v>183000</c:v>
                </c:pt>
              </c:numCache>
            </c:numRef>
          </c:xVal>
          <c:yVal>
            <c:numRef>
              <c:f>'LA Aqueduct'!$E$28:$E$46</c:f>
              <c:numCache>
                <c:formatCode>General</c:formatCode>
                <c:ptCount val="19"/>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pt idx="14">
                  <c:v>96100</c:v>
                </c:pt>
                <c:pt idx="16">
                  <c:v>284200</c:v>
                </c:pt>
                <c:pt idx="17">
                  <c:v>309300</c:v>
                </c:pt>
                <c:pt idx="18">
                  <c:v>245000</c:v>
                </c:pt>
              </c:numCache>
            </c:numRef>
          </c:yVal>
          <c:smooth val="0"/>
          <c:extLst>
            <c:ext xmlns:c16="http://schemas.microsoft.com/office/drawing/2014/chart" uri="{C3380CC4-5D6E-409C-BE32-E72D297353CC}">
              <c16:uniqueId val="{00000002-EA74-476D-9161-1CE64334BCBC}"/>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LA Aqueduct'!$C$1</c:f>
              <c:strCache>
                <c:ptCount val="1"/>
                <c:pt idx="0">
                  <c:v>MWD</c:v>
                </c:pt>
              </c:strCache>
            </c:strRef>
          </c:tx>
          <c:spPr>
            <a:solidFill>
              <a:schemeClr val="accent1"/>
            </a:solidFill>
            <a:ln>
              <a:noFill/>
            </a:ln>
            <a:effectLst/>
          </c:spPr>
          <c:invertIfNegative val="0"/>
          <c:cat>
            <c:numRef>
              <c:f>'LA Aqueduct'!$B$28:$B$46</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LA Aqueduct'!$C$28:$C$46</c:f>
              <c:numCache>
                <c:formatCode>#,##0</c:formatCode>
                <c:ptCount val="19"/>
                <c:pt idx="0">
                  <c:v>179000</c:v>
                </c:pt>
                <c:pt idx="1">
                  <c:v>252000</c:v>
                </c:pt>
                <c:pt idx="2">
                  <c:v>203000</c:v>
                </c:pt>
                <c:pt idx="3">
                  <c:v>369000</c:v>
                </c:pt>
                <c:pt idx="4">
                  <c:v>379000</c:v>
                </c:pt>
                <c:pt idx="5">
                  <c:v>129000</c:v>
                </c:pt>
                <c:pt idx="6">
                  <c:v>147000</c:v>
                </c:pt>
                <c:pt idx="7">
                  <c:v>137000</c:v>
                </c:pt>
                <c:pt idx="8">
                  <c:v>251000</c:v>
                </c:pt>
                <c:pt idx="9">
                  <c:v>355000</c:v>
                </c:pt>
                <c:pt idx="10">
                  <c:v>167000</c:v>
                </c:pt>
                <c:pt idx="11">
                  <c:v>65000</c:v>
                </c:pt>
                <c:pt idx="12">
                  <c:v>64000</c:v>
                </c:pt>
                <c:pt idx="13">
                  <c:v>33000</c:v>
                </c:pt>
                <c:pt idx="14" formatCode="General">
                  <c:v>96000</c:v>
                </c:pt>
                <c:pt idx="15" formatCode="General">
                  <c:v>380000</c:v>
                </c:pt>
                <c:pt idx="16" formatCode="General">
                  <c:v>246000</c:v>
                </c:pt>
                <c:pt idx="17" formatCode="General">
                  <c:v>345000</c:v>
                </c:pt>
                <c:pt idx="18" formatCode="General">
                  <c:v>183000</c:v>
                </c:pt>
              </c:numCache>
            </c:numRef>
          </c:val>
          <c:extLst>
            <c:ext xmlns:c16="http://schemas.microsoft.com/office/drawing/2014/chart" uri="{C3380CC4-5D6E-409C-BE32-E72D297353CC}">
              <c16:uniqueId val="{00000000-DB23-4E4A-8927-BCB618F408BF}"/>
            </c:ext>
          </c:extLst>
        </c:ser>
        <c:ser>
          <c:idx val="1"/>
          <c:order val="1"/>
          <c:tx>
            <c:strRef>
              <c:f>'LA Aqueduct'!$D$1</c:f>
              <c:strCache>
                <c:ptCount val="1"/>
                <c:pt idx="0">
                  <c:v>DWR Portfolio</c:v>
                </c:pt>
              </c:strCache>
            </c:strRef>
          </c:tx>
          <c:spPr>
            <a:solidFill>
              <a:schemeClr val="accent2"/>
            </a:solidFill>
            <a:ln>
              <a:noFill/>
            </a:ln>
            <a:effectLst/>
          </c:spPr>
          <c:invertIfNegative val="0"/>
          <c:cat>
            <c:numRef>
              <c:f>'LA Aqueduct'!$B$28:$B$46</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LA Aqueduct'!$E$28:$E$46</c:f>
              <c:numCache>
                <c:formatCode>General</c:formatCode>
                <c:ptCount val="19"/>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pt idx="14">
                  <c:v>96100</c:v>
                </c:pt>
                <c:pt idx="16">
                  <c:v>284200</c:v>
                </c:pt>
                <c:pt idx="17">
                  <c:v>309300</c:v>
                </c:pt>
                <c:pt idx="18">
                  <c:v>245000</c:v>
                </c:pt>
              </c:numCache>
            </c:numRef>
          </c:val>
          <c:extLst>
            <c:ext xmlns:c16="http://schemas.microsoft.com/office/drawing/2014/chart" uri="{C3380CC4-5D6E-409C-BE32-E72D297353CC}">
              <c16:uniqueId val="{00000001-DB23-4E4A-8927-BCB618F408BF}"/>
            </c:ext>
          </c:extLst>
        </c:ser>
        <c:dLbls>
          <c:showLegendKey val="0"/>
          <c:showVal val="0"/>
          <c:showCatName val="0"/>
          <c:showSerName val="0"/>
          <c:showPercent val="0"/>
          <c:showBubbleSize val="0"/>
        </c:dLbls>
        <c:gapWidth val="219"/>
        <c:overlap val="-27"/>
        <c:axId val="1766346639"/>
        <c:axId val="1766347599"/>
      </c:barChart>
      <c:catAx>
        <c:axId val="1766346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47599"/>
        <c:crosses val="autoZero"/>
        <c:auto val="1"/>
        <c:lblAlgn val="ctr"/>
        <c:lblOffset val="100"/>
        <c:noMultiLvlLbl val="0"/>
      </c:catAx>
      <c:valAx>
        <c:axId val="176634759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46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orado WY'!$G$2</c:f>
              <c:strCache>
                <c:ptCount val="1"/>
                <c:pt idx="0">
                  <c:v>SWDI delta</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0.10266455480394732"/>
                  <c:y val="-0.452710971236449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WY'!$G$3:$G$20</c:f>
              <c:numCache>
                <c:formatCode>0.00</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Colorado WY'!$C$3:$C$20</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D94F-4C44-92AA-30077AB442E5}"/>
            </c:ext>
          </c:extLst>
        </c:ser>
        <c:dLbls>
          <c:showLegendKey val="0"/>
          <c:showVal val="0"/>
          <c:showCatName val="0"/>
          <c:showSerName val="0"/>
          <c:showPercent val="0"/>
          <c:showBubbleSize val="0"/>
        </c:dLbls>
        <c:axId val="1034474112"/>
        <c:axId val="1034474592"/>
      </c:scatterChart>
      <c:valAx>
        <c:axId val="103447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Surface Water Drought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592"/>
        <c:crosses val="autoZero"/>
        <c:crossBetween val="midCat"/>
      </c:valAx>
      <c:valAx>
        <c:axId val="1034474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Colorado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1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orado WY'!$H$2</c:f>
              <c:strCache>
                <c:ptCount val="1"/>
                <c:pt idx="0">
                  <c:v>SWDI SC</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251835277319069"/>
                  <c:y val="-0.410710582437466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WY'!$H$3:$H$20</c:f>
              <c:numCache>
                <c:formatCode>0.00</c:formatCode>
                <c:ptCount val="18"/>
                <c:pt idx="0">
                  <c:v>0.69166666666666599</c:v>
                </c:pt>
                <c:pt idx="1">
                  <c:v>0.719444444444444</c:v>
                </c:pt>
                <c:pt idx="2">
                  <c:v>0.59722222222222199</c:v>
                </c:pt>
                <c:pt idx="3">
                  <c:v>0.85833333333333295</c:v>
                </c:pt>
                <c:pt idx="4">
                  <c:v>0.96388888888888902</c:v>
                </c:pt>
                <c:pt idx="5">
                  <c:v>0.82777777777777695</c:v>
                </c:pt>
                <c:pt idx="6">
                  <c:v>0.72222222222222199</c:v>
                </c:pt>
                <c:pt idx="7">
                  <c:v>0.405555555555555</c:v>
                </c:pt>
                <c:pt idx="8">
                  <c:v>0.41666666666666602</c:v>
                </c:pt>
                <c:pt idx="9">
                  <c:v>0.875</c:v>
                </c:pt>
                <c:pt idx="10">
                  <c:v>0.9</c:v>
                </c:pt>
                <c:pt idx="11">
                  <c:v>0.61666666666666603</c:v>
                </c:pt>
                <c:pt idx="12">
                  <c:v>0.35555555555555501</c:v>
                </c:pt>
                <c:pt idx="13">
                  <c:v>6.3888888888888801E-2</c:v>
                </c:pt>
                <c:pt idx="14">
                  <c:v>0.15</c:v>
                </c:pt>
                <c:pt idx="15">
                  <c:v>0.68611111111111101</c:v>
                </c:pt>
                <c:pt idx="16">
                  <c:v>0.81111111111111101</c:v>
                </c:pt>
                <c:pt idx="17">
                  <c:v>0.875</c:v>
                </c:pt>
              </c:numCache>
            </c:numRef>
          </c:xVal>
          <c:yVal>
            <c:numRef>
              <c:f>'Colorado WY'!$C$3:$C$20</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A1D7-4EBD-A70A-6847E40FB1C7}"/>
            </c:ext>
          </c:extLst>
        </c:ser>
        <c:dLbls>
          <c:showLegendKey val="0"/>
          <c:showVal val="0"/>
          <c:showCatName val="0"/>
          <c:showSerName val="0"/>
          <c:showPercent val="0"/>
          <c:showBubbleSize val="0"/>
        </c:dLbls>
        <c:axId val="1034474112"/>
        <c:axId val="1034474592"/>
      </c:scatterChart>
      <c:valAx>
        <c:axId val="103447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Surface Water Drought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592"/>
        <c:crosses val="autoZero"/>
        <c:crossBetween val="midCat"/>
      </c:valAx>
      <c:valAx>
        <c:axId val="1034474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Colorado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1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orado WY'!$J$2</c:f>
              <c:strCache>
                <c:ptCount val="1"/>
                <c:pt idx="0">
                  <c:v>pctl_gwchange_corr</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5.9253068188519116E-2"/>
                  <c:y val="-0.4258005273672285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WY'!$J$3:$J$20</c:f>
              <c:numCache>
                <c:formatCode>0.00</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Colorado WY'!$C$3:$C$20</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DB41-49B6-A320-438841B16B2B}"/>
            </c:ext>
          </c:extLst>
        </c:ser>
        <c:dLbls>
          <c:showLegendKey val="0"/>
          <c:showVal val="0"/>
          <c:showCatName val="0"/>
          <c:showSerName val="0"/>
          <c:showPercent val="0"/>
          <c:showBubbleSize val="0"/>
        </c:dLbls>
        <c:axId val="1034474112"/>
        <c:axId val="1034474592"/>
      </c:scatterChart>
      <c:valAx>
        <c:axId val="103447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W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592"/>
        <c:crosses val="autoZero"/>
        <c:crossBetween val="midCat"/>
      </c:valAx>
      <c:valAx>
        <c:axId val="1034474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Colorado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4741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K$1</c:f>
              <c:strCache>
                <c:ptCount val="1"/>
                <c:pt idx="0">
                  <c:v>Diversion</c:v>
                </c:pt>
              </c:strCache>
            </c:strRef>
          </c:tx>
          <c:spPr>
            <a:ln w="19050" cap="rnd">
              <a:solidFill>
                <a:schemeClr val="accent1"/>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K$3:$K$112</c:f>
              <c:numCache>
                <c:formatCode>General</c:formatCode>
                <c:ptCount val="110"/>
                <c:pt idx="0">
                  <c:v>1704204</c:v>
                </c:pt>
                <c:pt idx="1">
                  <c:v>1783896</c:v>
                </c:pt>
                <c:pt idx="2">
                  <c:v>2009700</c:v>
                </c:pt>
                <c:pt idx="3">
                  <c:v>2088396</c:v>
                </c:pt>
                <c:pt idx="4">
                  <c:v>2386500</c:v>
                </c:pt>
                <c:pt idx="5">
                  <c:v>2334300</c:v>
                </c:pt>
                <c:pt idx="6">
                  <c:v>2495196</c:v>
                </c:pt>
                <c:pt idx="7">
                  <c:v>2128596</c:v>
                </c:pt>
                <c:pt idx="8">
                  <c:v>2465400</c:v>
                </c:pt>
                <c:pt idx="9">
                  <c:v>2836104</c:v>
                </c:pt>
                <c:pt idx="10">
                  <c:v>2630604</c:v>
                </c:pt>
                <c:pt idx="11">
                  <c:v>2639700</c:v>
                </c:pt>
                <c:pt idx="12">
                  <c:v>2613108</c:v>
                </c:pt>
                <c:pt idx="13">
                  <c:v>2705304</c:v>
                </c:pt>
                <c:pt idx="14">
                  <c:v>2760996</c:v>
                </c:pt>
                <c:pt idx="15">
                  <c:v>2995896</c:v>
                </c:pt>
                <c:pt idx="16">
                  <c:v>3016404</c:v>
                </c:pt>
                <c:pt idx="17">
                  <c:v>2555304</c:v>
                </c:pt>
                <c:pt idx="18">
                  <c:v>2523900</c:v>
                </c:pt>
                <c:pt idx="19">
                  <c:v>2548008</c:v>
                </c:pt>
                <c:pt idx="20">
                  <c:v>1791504</c:v>
                </c:pt>
                <c:pt idx="21">
                  <c:v>2550300</c:v>
                </c:pt>
                <c:pt idx="22">
                  <c:v>2954100</c:v>
                </c:pt>
                <c:pt idx="23">
                  <c:v>3228000</c:v>
                </c:pt>
                <c:pt idx="24">
                  <c:v>3052908</c:v>
                </c:pt>
                <c:pt idx="25">
                  <c:v>3104700</c:v>
                </c:pt>
                <c:pt idx="26">
                  <c:v>3136618</c:v>
                </c:pt>
                <c:pt idx="27">
                  <c:v>2985506</c:v>
                </c:pt>
                <c:pt idx="28">
                  <c:v>2936540</c:v>
                </c:pt>
                <c:pt idx="29">
                  <c:v>2847826</c:v>
                </c:pt>
                <c:pt idx="30">
                  <c:v>2944929</c:v>
                </c:pt>
                <c:pt idx="31">
                  <c:v>3024646</c:v>
                </c:pt>
                <c:pt idx="32">
                  <c:v>3307795</c:v>
                </c:pt>
                <c:pt idx="33">
                  <c:v>3459756</c:v>
                </c:pt>
                <c:pt idx="34">
                  <c:v>3624349</c:v>
                </c:pt>
                <c:pt idx="35">
                  <c:v>3976254</c:v>
                </c:pt>
                <c:pt idx="36">
                  <c:v>4411240</c:v>
                </c:pt>
                <c:pt idx="37">
                  <c:v>4667482</c:v>
                </c:pt>
                <c:pt idx="38">
                  <c:v>4747446</c:v>
                </c:pt>
                <c:pt idx="39">
                  <c:v>4976813</c:v>
                </c:pt>
                <c:pt idx="40">
                  <c:v>4998248</c:v>
                </c:pt>
                <c:pt idx="41">
                  <c:v>4935392</c:v>
                </c:pt>
                <c:pt idx="42">
                  <c:v>5083085</c:v>
                </c:pt>
                <c:pt idx="43">
                  <c:v>4896079</c:v>
                </c:pt>
                <c:pt idx="44">
                  <c:v>4839073</c:v>
                </c:pt>
                <c:pt idx="45">
                  <c:v>5127946</c:v>
                </c:pt>
                <c:pt idx="46">
                  <c:v>5494990</c:v>
                </c:pt>
                <c:pt idx="47">
                  <c:v>5709285</c:v>
                </c:pt>
                <c:pt idx="48">
                  <c:v>5744809</c:v>
                </c:pt>
                <c:pt idx="49">
                  <c:v>5754124</c:v>
                </c:pt>
                <c:pt idx="50">
                  <c:v>5482180</c:v>
                </c:pt>
                <c:pt idx="51">
                  <c:v>5219373</c:v>
                </c:pt>
                <c:pt idx="52">
                  <c:v>5417956</c:v>
                </c:pt>
                <c:pt idx="53">
                  <c:v>5236560</c:v>
                </c:pt>
                <c:pt idx="54">
                  <c:v>5438981</c:v>
                </c:pt>
                <c:pt idx="55">
                  <c:v>5279091</c:v>
                </c:pt>
                <c:pt idx="56">
                  <c:v>5368561</c:v>
                </c:pt>
                <c:pt idx="57">
                  <c:v>5547080</c:v>
                </c:pt>
                <c:pt idx="58">
                  <c:v>5575606</c:v>
                </c:pt>
                <c:pt idx="59">
                  <c:v>5660545</c:v>
                </c:pt>
                <c:pt idx="60">
                  <c:v>5784699</c:v>
                </c:pt>
                <c:pt idx="61">
                  <c:v>5354319</c:v>
                </c:pt>
                <c:pt idx="62">
                  <c:v>5090858</c:v>
                </c:pt>
                <c:pt idx="63">
                  <c:v>5483589</c:v>
                </c:pt>
                <c:pt idx="64">
                  <c:v>4868285</c:v>
                </c:pt>
                <c:pt idx="65">
                  <c:v>5179333</c:v>
                </c:pt>
                <c:pt idx="66">
                  <c:v>5102190</c:v>
                </c:pt>
                <c:pt idx="67">
                  <c:v>5162330</c:v>
                </c:pt>
                <c:pt idx="68">
                  <c:v>4678956</c:v>
                </c:pt>
                <c:pt idx="69">
                  <c:v>4612111</c:v>
                </c:pt>
                <c:pt idx="70">
                  <c:v>5112810</c:v>
                </c:pt>
                <c:pt idx="71">
                  <c:v>5212085</c:v>
                </c:pt>
                <c:pt idx="72">
                  <c:v>5220457</c:v>
                </c:pt>
                <c:pt idx="73">
                  <c:v>5301587</c:v>
                </c:pt>
                <c:pt idx="74">
                  <c:v>5455719</c:v>
                </c:pt>
                <c:pt idx="75">
                  <c:v>5594405</c:v>
                </c:pt>
                <c:pt idx="76">
                  <c:v>5650721</c:v>
                </c:pt>
                <c:pt idx="77">
                  <c:v>5420780</c:v>
                </c:pt>
                <c:pt idx="78">
                  <c:v>4963438</c:v>
                </c:pt>
                <c:pt idx="79">
                  <c:v>5163650</c:v>
                </c:pt>
                <c:pt idx="80">
                  <c:v>5615194</c:v>
                </c:pt>
                <c:pt idx="81">
                  <c:v>5368946</c:v>
                </c:pt>
                <c:pt idx="82">
                  <c:v>5802644</c:v>
                </c:pt>
                <c:pt idx="83">
                  <c:v>5741089</c:v>
                </c:pt>
                <c:pt idx="84">
                  <c:v>5485966</c:v>
                </c:pt>
                <c:pt idx="85">
                  <c:v>5614083</c:v>
                </c:pt>
                <c:pt idx="86">
                  <c:v>5598430</c:v>
                </c:pt>
                <c:pt idx="87">
                  <c:v>5725179</c:v>
                </c:pt>
                <c:pt idx="88">
                  <c:v>5809556</c:v>
                </c:pt>
                <c:pt idx="89">
                  <c:v>4977687</c:v>
                </c:pt>
                <c:pt idx="90">
                  <c:v>4883262</c:v>
                </c:pt>
                <c:pt idx="91">
                  <c:v>4857169</c:v>
                </c:pt>
                <c:pt idx="92">
                  <c:v>4820268</c:v>
                </c:pt>
                <c:pt idx="93">
                  <c:v>4907079</c:v>
                </c:pt>
                <c:pt idx="94">
                  <c:v>5018294</c:v>
                </c:pt>
                <c:pt idx="95">
                  <c:v>4856558</c:v>
                </c:pt>
                <c:pt idx="96">
                  <c:v>4778057</c:v>
                </c:pt>
                <c:pt idx="97">
                  <c:v>4732152</c:v>
                </c:pt>
                <c:pt idx="98">
                  <c:v>4875422</c:v>
                </c:pt>
                <c:pt idx="99">
                  <c:v>4869132</c:v>
                </c:pt>
                <c:pt idx="100">
                  <c:v>4990931</c:v>
                </c:pt>
                <c:pt idx="101">
                  <c:v>4864467</c:v>
                </c:pt>
                <c:pt idx="102">
                  <c:v>4608972</c:v>
                </c:pt>
                <c:pt idx="103">
                  <c:v>4247090</c:v>
                </c:pt>
                <c:pt idx="104">
                  <c:v>4526455</c:v>
                </c:pt>
                <c:pt idx="105">
                  <c:v>4229550</c:v>
                </c:pt>
                <c:pt idx="106">
                  <c:v>4471150</c:v>
                </c:pt>
                <c:pt idx="107">
                  <c:v>4887316</c:v>
                </c:pt>
                <c:pt idx="108">
                  <c:v>4877342</c:v>
                </c:pt>
                <c:pt idx="109">
                  <c:v>4081534</c:v>
                </c:pt>
              </c:numCache>
            </c:numRef>
          </c:yVal>
          <c:smooth val="1"/>
          <c:extLst>
            <c:ext xmlns:c16="http://schemas.microsoft.com/office/drawing/2014/chart" uri="{C3380CC4-5D6E-409C-BE32-E72D297353CC}">
              <c16:uniqueId val="{00000000-4874-46F0-A98C-C29A8E723E83}"/>
            </c:ext>
          </c:extLst>
        </c:ser>
        <c:ser>
          <c:idx val="1"/>
          <c:order val="1"/>
          <c:tx>
            <c:strRef>
              <c:f>'Annual Div &amp; CU - CY'!$L$1</c:f>
              <c:strCache>
                <c:ptCount val="1"/>
                <c:pt idx="0">
                  <c:v>Consumptive Use</c:v>
                </c:pt>
              </c:strCache>
            </c:strRef>
          </c:tx>
          <c:spPr>
            <a:ln w="19050" cap="rnd">
              <a:solidFill>
                <a:schemeClr val="accent2"/>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L$3:$L$112</c:f>
              <c:numCache>
                <c:formatCode>General</c:formatCode>
                <c:ptCount val="110"/>
                <c:pt idx="0">
                  <c:v>1704204</c:v>
                </c:pt>
                <c:pt idx="1">
                  <c:v>1783896</c:v>
                </c:pt>
                <c:pt idx="2">
                  <c:v>2009700</c:v>
                </c:pt>
                <c:pt idx="3">
                  <c:v>2088396</c:v>
                </c:pt>
                <c:pt idx="4">
                  <c:v>2386500</c:v>
                </c:pt>
                <c:pt idx="5">
                  <c:v>2334300</c:v>
                </c:pt>
                <c:pt idx="6">
                  <c:v>2495196</c:v>
                </c:pt>
                <c:pt idx="7">
                  <c:v>2128596</c:v>
                </c:pt>
                <c:pt idx="8">
                  <c:v>2458056</c:v>
                </c:pt>
                <c:pt idx="9">
                  <c:v>2825999</c:v>
                </c:pt>
                <c:pt idx="10">
                  <c:v>2619409</c:v>
                </c:pt>
                <c:pt idx="11">
                  <c:v>2627065</c:v>
                </c:pt>
                <c:pt idx="12">
                  <c:v>2601241</c:v>
                </c:pt>
                <c:pt idx="13">
                  <c:v>2693327</c:v>
                </c:pt>
                <c:pt idx="14">
                  <c:v>2751505</c:v>
                </c:pt>
                <c:pt idx="15">
                  <c:v>2984604</c:v>
                </c:pt>
                <c:pt idx="16">
                  <c:v>3006348</c:v>
                </c:pt>
                <c:pt idx="17">
                  <c:v>2545139</c:v>
                </c:pt>
                <c:pt idx="18">
                  <c:v>2514803</c:v>
                </c:pt>
                <c:pt idx="19">
                  <c:v>2538792</c:v>
                </c:pt>
                <c:pt idx="20">
                  <c:v>1780620</c:v>
                </c:pt>
                <c:pt idx="21">
                  <c:v>2451971</c:v>
                </c:pt>
                <c:pt idx="22">
                  <c:v>2837824</c:v>
                </c:pt>
                <c:pt idx="23">
                  <c:v>3114207</c:v>
                </c:pt>
                <c:pt idx="24">
                  <c:v>2935913</c:v>
                </c:pt>
                <c:pt idx="25">
                  <c:v>2973830</c:v>
                </c:pt>
                <c:pt idx="26">
                  <c:v>2941994</c:v>
                </c:pt>
                <c:pt idx="27">
                  <c:v>2821838</c:v>
                </c:pt>
                <c:pt idx="28">
                  <c:v>2757645</c:v>
                </c:pt>
                <c:pt idx="29">
                  <c:v>2679945</c:v>
                </c:pt>
                <c:pt idx="30">
                  <c:v>2765157</c:v>
                </c:pt>
                <c:pt idx="31">
                  <c:v>2848005</c:v>
                </c:pt>
                <c:pt idx="32">
                  <c:v>3088733</c:v>
                </c:pt>
                <c:pt idx="33">
                  <c:v>3199908</c:v>
                </c:pt>
                <c:pt idx="34">
                  <c:v>3319193</c:v>
                </c:pt>
                <c:pt idx="35">
                  <c:v>3606893</c:v>
                </c:pt>
                <c:pt idx="36">
                  <c:v>3992071</c:v>
                </c:pt>
                <c:pt idx="37">
                  <c:v>4275050</c:v>
                </c:pt>
                <c:pt idx="38">
                  <c:v>4342236</c:v>
                </c:pt>
                <c:pt idx="39">
                  <c:v>4551141</c:v>
                </c:pt>
                <c:pt idx="40">
                  <c:v>4519491</c:v>
                </c:pt>
                <c:pt idx="41">
                  <c:v>4476199</c:v>
                </c:pt>
                <c:pt idx="42">
                  <c:v>4547023</c:v>
                </c:pt>
                <c:pt idx="43">
                  <c:v>4429472</c:v>
                </c:pt>
                <c:pt idx="44">
                  <c:v>4335708</c:v>
                </c:pt>
                <c:pt idx="45">
                  <c:v>4599876</c:v>
                </c:pt>
                <c:pt idx="46">
                  <c:v>4886337</c:v>
                </c:pt>
                <c:pt idx="47">
                  <c:v>5106511</c:v>
                </c:pt>
                <c:pt idx="48">
                  <c:v>5111037</c:v>
                </c:pt>
                <c:pt idx="49">
                  <c:v>5129270</c:v>
                </c:pt>
                <c:pt idx="50">
                  <c:v>4897897</c:v>
                </c:pt>
                <c:pt idx="51">
                  <c:v>4751394</c:v>
                </c:pt>
                <c:pt idx="52">
                  <c:v>4937747</c:v>
                </c:pt>
                <c:pt idx="53">
                  <c:v>4723401</c:v>
                </c:pt>
                <c:pt idx="54">
                  <c:v>4899704</c:v>
                </c:pt>
                <c:pt idx="55">
                  <c:v>4734473</c:v>
                </c:pt>
                <c:pt idx="56">
                  <c:v>4859550</c:v>
                </c:pt>
                <c:pt idx="57">
                  <c:v>5058957</c:v>
                </c:pt>
                <c:pt idx="58">
                  <c:v>5079397</c:v>
                </c:pt>
                <c:pt idx="59">
                  <c:v>5154117</c:v>
                </c:pt>
                <c:pt idx="60">
                  <c:v>5258833</c:v>
                </c:pt>
                <c:pt idx="61">
                  <c:v>4817645</c:v>
                </c:pt>
                <c:pt idx="62">
                  <c:v>4534873</c:v>
                </c:pt>
                <c:pt idx="63">
                  <c:v>4941001</c:v>
                </c:pt>
                <c:pt idx="64">
                  <c:v>4347659</c:v>
                </c:pt>
                <c:pt idx="65">
                  <c:v>4630037</c:v>
                </c:pt>
                <c:pt idx="66">
                  <c:v>4559258</c:v>
                </c:pt>
                <c:pt idx="67">
                  <c:v>4610818</c:v>
                </c:pt>
                <c:pt idx="68">
                  <c:v>4137546</c:v>
                </c:pt>
                <c:pt idx="69">
                  <c:v>4111216</c:v>
                </c:pt>
                <c:pt idx="70">
                  <c:v>4540929</c:v>
                </c:pt>
                <c:pt idx="71">
                  <c:v>4640032</c:v>
                </c:pt>
                <c:pt idx="72">
                  <c:v>4673475</c:v>
                </c:pt>
                <c:pt idx="73">
                  <c:v>4748058</c:v>
                </c:pt>
                <c:pt idx="74">
                  <c:v>4873078</c:v>
                </c:pt>
                <c:pt idx="75">
                  <c:v>4969924</c:v>
                </c:pt>
                <c:pt idx="76">
                  <c:v>5098459</c:v>
                </c:pt>
                <c:pt idx="77">
                  <c:v>4881843</c:v>
                </c:pt>
                <c:pt idx="78">
                  <c:v>4407696</c:v>
                </c:pt>
                <c:pt idx="79">
                  <c:v>4629608</c:v>
                </c:pt>
                <c:pt idx="80">
                  <c:v>5056857</c:v>
                </c:pt>
                <c:pt idx="81">
                  <c:v>4818251</c:v>
                </c:pt>
                <c:pt idx="82">
                  <c:v>5211933</c:v>
                </c:pt>
                <c:pt idx="83">
                  <c:v>5157025</c:v>
                </c:pt>
                <c:pt idx="84">
                  <c:v>4939252</c:v>
                </c:pt>
                <c:pt idx="85">
                  <c:v>5103744</c:v>
                </c:pt>
                <c:pt idx="86">
                  <c:v>5267602</c:v>
                </c:pt>
                <c:pt idx="87">
                  <c:v>5153764</c:v>
                </c:pt>
                <c:pt idx="88">
                  <c:v>5262871</c:v>
                </c:pt>
                <c:pt idx="89">
                  <c:v>4338467</c:v>
                </c:pt>
                <c:pt idx="90">
                  <c:v>4235257</c:v>
                </c:pt>
                <c:pt idx="91">
                  <c:v>4261805</c:v>
                </c:pt>
                <c:pt idx="92">
                  <c:v>4226324</c:v>
                </c:pt>
                <c:pt idx="93">
                  <c:v>4273528</c:v>
                </c:pt>
                <c:pt idx="94">
                  <c:v>4404025</c:v>
                </c:pt>
                <c:pt idx="95">
                  <c:v>4265469</c:v>
                </c:pt>
                <c:pt idx="96">
                  <c:v>4220662</c:v>
                </c:pt>
                <c:pt idx="97">
                  <c:v>4244210</c:v>
                </c:pt>
                <c:pt idx="98">
                  <c:v>4331134</c:v>
                </c:pt>
                <c:pt idx="99">
                  <c:v>4332273</c:v>
                </c:pt>
                <c:pt idx="100">
                  <c:v>4483681</c:v>
                </c:pt>
                <c:pt idx="101">
                  <c:v>4400960</c:v>
                </c:pt>
                <c:pt idx="102">
                  <c:v>4185754</c:v>
                </c:pt>
                <c:pt idx="103">
                  <c:v>3861461</c:v>
                </c:pt>
                <c:pt idx="104">
                  <c:v>4206792</c:v>
                </c:pt>
                <c:pt idx="105">
                  <c:v>3790071</c:v>
                </c:pt>
                <c:pt idx="106">
                  <c:v>4005944</c:v>
                </c:pt>
                <c:pt idx="107">
                  <c:v>4353588</c:v>
                </c:pt>
                <c:pt idx="108">
                  <c:v>4367845</c:v>
                </c:pt>
                <c:pt idx="109">
                  <c:v>3647630</c:v>
                </c:pt>
              </c:numCache>
            </c:numRef>
          </c:yVal>
          <c:smooth val="1"/>
          <c:extLst>
            <c:ext xmlns:c16="http://schemas.microsoft.com/office/drawing/2014/chart" uri="{C3380CC4-5D6E-409C-BE32-E72D297353CC}">
              <c16:uniqueId val="{00000001-4874-46F0-A98C-C29A8E723E83}"/>
            </c:ext>
          </c:extLst>
        </c:ser>
        <c:ser>
          <c:idx val="2"/>
          <c:order val="2"/>
          <c:tx>
            <c:strRef>
              <c:f>'Annual Div &amp; CU - CY'!$O$2</c:f>
              <c:strCache>
                <c:ptCount val="1"/>
                <c:pt idx="0">
                  <c:v>Diversion 10 yr moving average</c:v>
                </c:pt>
              </c:strCache>
            </c:strRef>
          </c:tx>
          <c:spPr>
            <a:ln w="19050" cap="rnd">
              <a:solidFill>
                <a:schemeClr val="accent3"/>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O$3:$O$112</c:f>
              <c:numCache>
                <c:formatCode>General</c:formatCode>
                <c:ptCount val="110"/>
                <c:pt idx="0">
                  <c:v>#N/A</c:v>
                </c:pt>
                <c:pt idx="1">
                  <c:v>#N/A</c:v>
                </c:pt>
                <c:pt idx="2">
                  <c:v>#N/A</c:v>
                </c:pt>
                <c:pt idx="3">
                  <c:v>#N/A</c:v>
                </c:pt>
                <c:pt idx="4">
                  <c:v>#N/A</c:v>
                </c:pt>
                <c:pt idx="5">
                  <c:v>#N/A</c:v>
                </c:pt>
                <c:pt idx="6">
                  <c:v>#N/A</c:v>
                </c:pt>
                <c:pt idx="7">
                  <c:v>#N/A</c:v>
                </c:pt>
                <c:pt idx="8">
                  <c:v>#N/A</c:v>
                </c:pt>
                <c:pt idx="9">
                  <c:v>2223229.2000000002</c:v>
                </c:pt>
                <c:pt idx="10">
                  <c:v>2315869.2000000002</c:v>
                </c:pt>
                <c:pt idx="11">
                  <c:v>2401449.6</c:v>
                </c:pt>
                <c:pt idx="12">
                  <c:v>2461790.4</c:v>
                </c:pt>
                <c:pt idx="13">
                  <c:v>2523481.2000000002</c:v>
                </c:pt>
                <c:pt idx="14">
                  <c:v>2560930.7999999998</c:v>
                </c:pt>
                <c:pt idx="15">
                  <c:v>2627090.4</c:v>
                </c:pt>
                <c:pt idx="16">
                  <c:v>2679211.2000000002</c:v>
                </c:pt>
                <c:pt idx="17">
                  <c:v>2721882</c:v>
                </c:pt>
                <c:pt idx="18">
                  <c:v>2727732</c:v>
                </c:pt>
                <c:pt idx="19">
                  <c:v>2698922.4</c:v>
                </c:pt>
                <c:pt idx="20">
                  <c:v>2615012.4</c:v>
                </c:pt>
                <c:pt idx="21">
                  <c:v>2606072.4</c:v>
                </c:pt>
                <c:pt idx="22">
                  <c:v>2640171.6</c:v>
                </c:pt>
                <c:pt idx="23">
                  <c:v>2692441.2</c:v>
                </c:pt>
                <c:pt idx="24">
                  <c:v>2721632.4</c:v>
                </c:pt>
                <c:pt idx="25">
                  <c:v>2732512.8</c:v>
                </c:pt>
                <c:pt idx="26">
                  <c:v>2744534.2</c:v>
                </c:pt>
                <c:pt idx="27">
                  <c:v>2787554.4</c:v>
                </c:pt>
                <c:pt idx="28">
                  <c:v>2828818.4</c:v>
                </c:pt>
                <c:pt idx="29">
                  <c:v>2858800.2</c:v>
                </c:pt>
                <c:pt idx="30">
                  <c:v>2974142.7</c:v>
                </c:pt>
                <c:pt idx="31">
                  <c:v>3021577.3</c:v>
                </c:pt>
                <c:pt idx="32">
                  <c:v>3056946.8</c:v>
                </c:pt>
                <c:pt idx="33">
                  <c:v>3080122.4</c:v>
                </c:pt>
                <c:pt idx="34">
                  <c:v>3137266.5</c:v>
                </c:pt>
                <c:pt idx="35">
                  <c:v>3224421.9</c:v>
                </c:pt>
                <c:pt idx="36">
                  <c:v>3351884.1</c:v>
                </c:pt>
                <c:pt idx="37">
                  <c:v>3520081.7</c:v>
                </c:pt>
                <c:pt idx="38">
                  <c:v>3701172.3</c:v>
                </c:pt>
                <c:pt idx="39">
                  <c:v>3914071</c:v>
                </c:pt>
                <c:pt idx="40">
                  <c:v>4119402.9</c:v>
                </c:pt>
                <c:pt idx="41">
                  <c:v>4310477.5</c:v>
                </c:pt>
                <c:pt idx="42">
                  <c:v>4488006.5</c:v>
                </c:pt>
                <c:pt idx="43">
                  <c:v>4631638.8</c:v>
                </c:pt>
                <c:pt idx="44">
                  <c:v>4753111.2</c:v>
                </c:pt>
                <c:pt idx="45">
                  <c:v>4868280.4000000004</c:v>
                </c:pt>
                <c:pt idx="46">
                  <c:v>4976655.4000000004</c:v>
                </c:pt>
                <c:pt idx="47">
                  <c:v>5080835.7</c:v>
                </c:pt>
                <c:pt idx="48">
                  <c:v>5180572</c:v>
                </c:pt>
                <c:pt idx="49">
                  <c:v>5258303.0999999996</c:v>
                </c:pt>
                <c:pt idx="50">
                  <c:v>5306696.3</c:v>
                </c:pt>
                <c:pt idx="51">
                  <c:v>5335094.4000000004</c:v>
                </c:pt>
                <c:pt idx="52">
                  <c:v>5368581.5</c:v>
                </c:pt>
                <c:pt idx="53">
                  <c:v>5402629.5999999996</c:v>
                </c:pt>
                <c:pt idx="54">
                  <c:v>5462620.4000000004</c:v>
                </c:pt>
                <c:pt idx="55">
                  <c:v>5477734.9000000004</c:v>
                </c:pt>
                <c:pt idx="56">
                  <c:v>5465092</c:v>
                </c:pt>
                <c:pt idx="57">
                  <c:v>5448871.5</c:v>
                </c:pt>
                <c:pt idx="58">
                  <c:v>5431951.2000000002</c:v>
                </c:pt>
                <c:pt idx="59">
                  <c:v>5422593.2999999998</c:v>
                </c:pt>
                <c:pt idx="60">
                  <c:v>5452845.2000000002</c:v>
                </c:pt>
                <c:pt idx="61">
                  <c:v>5466339.7999999998</c:v>
                </c:pt>
                <c:pt idx="62">
                  <c:v>5433630</c:v>
                </c:pt>
                <c:pt idx="63">
                  <c:v>5458332.9000000004</c:v>
                </c:pt>
                <c:pt idx="64">
                  <c:v>5401263.2999999998</c:v>
                </c:pt>
                <c:pt idx="65">
                  <c:v>5391287.5</c:v>
                </c:pt>
                <c:pt idx="66">
                  <c:v>5364650.4000000004</c:v>
                </c:pt>
                <c:pt idx="67">
                  <c:v>5326175.4000000004</c:v>
                </c:pt>
                <c:pt idx="68">
                  <c:v>5236510.4000000004</c:v>
                </c:pt>
                <c:pt idx="69">
                  <c:v>5131667</c:v>
                </c:pt>
                <c:pt idx="70">
                  <c:v>5064478.0999999996</c:v>
                </c:pt>
                <c:pt idx="71">
                  <c:v>5050254.7</c:v>
                </c:pt>
                <c:pt idx="72">
                  <c:v>5063214.5999999996</c:v>
                </c:pt>
                <c:pt idx="73">
                  <c:v>5045014.4000000004</c:v>
                </c:pt>
                <c:pt idx="74">
                  <c:v>5103757.8</c:v>
                </c:pt>
                <c:pt idx="75">
                  <c:v>5145265</c:v>
                </c:pt>
                <c:pt idx="76">
                  <c:v>5200118.0999999996</c:v>
                </c:pt>
                <c:pt idx="77">
                  <c:v>5225963.0999999996</c:v>
                </c:pt>
                <c:pt idx="78">
                  <c:v>5254411.3</c:v>
                </c:pt>
                <c:pt idx="79">
                  <c:v>5309565.2</c:v>
                </c:pt>
                <c:pt idx="80">
                  <c:v>5359803.5999999996</c:v>
                </c:pt>
                <c:pt idx="81">
                  <c:v>5375489.7000000002</c:v>
                </c:pt>
                <c:pt idx="82">
                  <c:v>5433708.4000000004</c:v>
                </c:pt>
                <c:pt idx="83">
                  <c:v>5477658.5999999996</c:v>
                </c:pt>
                <c:pt idx="84">
                  <c:v>5480683.2999999998</c:v>
                </c:pt>
                <c:pt idx="85">
                  <c:v>5482651.0999999996</c:v>
                </c:pt>
                <c:pt idx="86">
                  <c:v>5477422</c:v>
                </c:pt>
                <c:pt idx="87">
                  <c:v>5507861.9000000004</c:v>
                </c:pt>
                <c:pt idx="88">
                  <c:v>5592473.7000000002</c:v>
                </c:pt>
                <c:pt idx="89">
                  <c:v>5573877.4000000004</c:v>
                </c:pt>
                <c:pt idx="90">
                  <c:v>5500684.2000000002</c:v>
                </c:pt>
                <c:pt idx="91">
                  <c:v>5449506.5</c:v>
                </c:pt>
                <c:pt idx="92">
                  <c:v>5351268.9000000004</c:v>
                </c:pt>
                <c:pt idx="93">
                  <c:v>5267867.9000000004</c:v>
                </c:pt>
                <c:pt idx="94">
                  <c:v>5221100.7</c:v>
                </c:pt>
                <c:pt idx="95">
                  <c:v>5145348.2</c:v>
                </c:pt>
                <c:pt idx="96">
                  <c:v>5063310.9000000004</c:v>
                </c:pt>
                <c:pt idx="97">
                  <c:v>4964008.2</c:v>
                </c:pt>
                <c:pt idx="98">
                  <c:v>4870594.8</c:v>
                </c:pt>
                <c:pt idx="99">
                  <c:v>4859739.3</c:v>
                </c:pt>
                <c:pt idx="100">
                  <c:v>4870506.2</c:v>
                </c:pt>
                <c:pt idx="101">
                  <c:v>4871236</c:v>
                </c:pt>
                <c:pt idx="102">
                  <c:v>4850106.4000000004</c:v>
                </c:pt>
                <c:pt idx="103">
                  <c:v>4784107.5</c:v>
                </c:pt>
                <c:pt idx="104">
                  <c:v>4734923.5999999996</c:v>
                </c:pt>
                <c:pt idx="105">
                  <c:v>4672222.8</c:v>
                </c:pt>
                <c:pt idx="106">
                  <c:v>4641532.0999999996</c:v>
                </c:pt>
                <c:pt idx="107">
                  <c:v>4657048.5</c:v>
                </c:pt>
                <c:pt idx="108">
                  <c:v>4657240.5</c:v>
                </c:pt>
                <c:pt idx="109">
                  <c:v>4578480.7</c:v>
                </c:pt>
              </c:numCache>
            </c:numRef>
          </c:yVal>
          <c:smooth val="1"/>
          <c:extLst>
            <c:ext xmlns:c16="http://schemas.microsoft.com/office/drawing/2014/chart" uri="{C3380CC4-5D6E-409C-BE32-E72D297353CC}">
              <c16:uniqueId val="{00000002-4874-46F0-A98C-C29A8E723E83}"/>
            </c:ext>
          </c:extLst>
        </c:ser>
        <c:ser>
          <c:idx val="3"/>
          <c:order val="3"/>
          <c:tx>
            <c:strRef>
              <c:f>'Annual Div &amp; CU - CY'!$P$2</c:f>
              <c:strCache>
                <c:ptCount val="1"/>
                <c:pt idx="0">
                  <c:v>Consumpive Use 10 yr moving average</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P$3:$P$112</c:f>
              <c:numCache>
                <c:formatCode>General</c:formatCode>
                <c:ptCount val="110"/>
                <c:pt idx="0">
                  <c:v>#N/A</c:v>
                </c:pt>
                <c:pt idx="1">
                  <c:v>#N/A</c:v>
                </c:pt>
                <c:pt idx="2">
                  <c:v>#N/A</c:v>
                </c:pt>
                <c:pt idx="3">
                  <c:v>#N/A</c:v>
                </c:pt>
                <c:pt idx="4">
                  <c:v>#N/A</c:v>
                </c:pt>
                <c:pt idx="5">
                  <c:v>#N/A</c:v>
                </c:pt>
                <c:pt idx="6">
                  <c:v>#N/A</c:v>
                </c:pt>
                <c:pt idx="7">
                  <c:v>#N/A</c:v>
                </c:pt>
                <c:pt idx="8">
                  <c:v>#N/A</c:v>
                </c:pt>
                <c:pt idx="9">
                  <c:v>2221484.2999999998</c:v>
                </c:pt>
                <c:pt idx="10">
                  <c:v>2313004.7999999998</c:v>
                </c:pt>
                <c:pt idx="11">
                  <c:v>2397321.7000000002</c:v>
                </c:pt>
                <c:pt idx="12">
                  <c:v>2456475.7999999998</c:v>
                </c:pt>
                <c:pt idx="13">
                  <c:v>2516968.9</c:v>
                </c:pt>
                <c:pt idx="14">
                  <c:v>2553469.4</c:v>
                </c:pt>
                <c:pt idx="15">
                  <c:v>2618499.7999999998</c:v>
                </c:pt>
                <c:pt idx="16">
                  <c:v>2669615</c:v>
                </c:pt>
                <c:pt idx="17">
                  <c:v>2711269.3</c:v>
                </c:pt>
                <c:pt idx="18">
                  <c:v>2716944</c:v>
                </c:pt>
                <c:pt idx="19">
                  <c:v>2688223.3</c:v>
                </c:pt>
                <c:pt idx="20">
                  <c:v>2604344.4</c:v>
                </c:pt>
                <c:pt idx="21">
                  <c:v>2586835</c:v>
                </c:pt>
                <c:pt idx="22">
                  <c:v>2610493.2999999998</c:v>
                </c:pt>
                <c:pt idx="23">
                  <c:v>2652581.2999999998</c:v>
                </c:pt>
                <c:pt idx="24">
                  <c:v>2671022.1</c:v>
                </c:pt>
                <c:pt idx="25">
                  <c:v>2669944.7000000002</c:v>
                </c:pt>
                <c:pt idx="26">
                  <c:v>2663509.2999999998</c:v>
                </c:pt>
                <c:pt idx="27">
                  <c:v>2691179.2</c:v>
                </c:pt>
                <c:pt idx="28">
                  <c:v>2715463.4</c:v>
                </c:pt>
                <c:pt idx="29">
                  <c:v>2729578.7</c:v>
                </c:pt>
                <c:pt idx="30">
                  <c:v>2828032.4</c:v>
                </c:pt>
                <c:pt idx="31">
                  <c:v>2867635.8</c:v>
                </c:pt>
                <c:pt idx="32">
                  <c:v>2892726.7</c:v>
                </c:pt>
                <c:pt idx="33">
                  <c:v>2901296.8</c:v>
                </c:pt>
                <c:pt idx="34">
                  <c:v>2939624.8</c:v>
                </c:pt>
                <c:pt idx="35">
                  <c:v>3002931.1</c:v>
                </c:pt>
                <c:pt idx="36">
                  <c:v>3107938.8</c:v>
                </c:pt>
                <c:pt idx="37">
                  <c:v>3253260</c:v>
                </c:pt>
                <c:pt idx="38">
                  <c:v>3411719.1</c:v>
                </c:pt>
                <c:pt idx="39">
                  <c:v>3598838.7</c:v>
                </c:pt>
                <c:pt idx="40">
                  <c:v>3774272.1</c:v>
                </c:pt>
                <c:pt idx="41">
                  <c:v>3937091.5</c:v>
                </c:pt>
                <c:pt idx="42">
                  <c:v>4082920.5</c:v>
                </c:pt>
                <c:pt idx="43">
                  <c:v>4205876.9000000004</c:v>
                </c:pt>
                <c:pt idx="44">
                  <c:v>4307528.4000000004</c:v>
                </c:pt>
                <c:pt idx="45">
                  <c:v>4406826.7</c:v>
                </c:pt>
                <c:pt idx="46">
                  <c:v>4496253.3</c:v>
                </c:pt>
                <c:pt idx="47">
                  <c:v>4579399.4000000004</c:v>
                </c:pt>
                <c:pt idx="48">
                  <c:v>4656279.5</c:v>
                </c:pt>
                <c:pt idx="49">
                  <c:v>4714092.4000000004</c:v>
                </c:pt>
                <c:pt idx="50">
                  <c:v>4751933</c:v>
                </c:pt>
                <c:pt idx="51">
                  <c:v>4779452.5</c:v>
                </c:pt>
                <c:pt idx="52">
                  <c:v>4818524.9000000004</c:v>
                </c:pt>
                <c:pt idx="53">
                  <c:v>4847917.8</c:v>
                </c:pt>
                <c:pt idx="54">
                  <c:v>4904317.4000000004</c:v>
                </c:pt>
                <c:pt idx="55">
                  <c:v>4917777.0999999996</c:v>
                </c:pt>
                <c:pt idx="56">
                  <c:v>4915098.4000000004</c:v>
                </c:pt>
                <c:pt idx="57">
                  <c:v>4910343</c:v>
                </c:pt>
                <c:pt idx="58">
                  <c:v>4907179</c:v>
                </c:pt>
                <c:pt idx="59">
                  <c:v>4909663.7</c:v>
                </c:pt>
                <c:pt idx="60">
                  <c:v>4945757.3</c:v>
                </c:pt>
                <c:pt idx="61">
                  <c:v>4952382.4000000004</c:v>
                </c:pt>
                <c:pt idx="62">
                  <c:v>4912095</c:v>
                </c:pt>
                <c:pt idx="63">
                  <c:v>4933855</c:v>
                </c:pt>
                <c:pt idx="64">
                  <c:v>4878650.5</c:v>
                </c:pt>
                <c:pt idx="65">
                  <c:v>4868206.9000000004</c:v>
                </c:pt>
                <c:pt idx="66">
                  <c:v>4838177.7</c:v>
                </c:pt>
                <c:pt idx="67">
                  <c:v>4793363.8</c:v>
                </c:pt>
                <c:pt idx="68">
                  <c:v>4699178.7</c:v>
                </c:pt>
                <c:pt idx="69">
                  <c:v>4594888.5999999996</c:v>
                </c:pt>
                <c:pt idx="70">
                  <c:v>4523098.2</c:v>
                </c:pt>
                <c:pt idx="71">
                  <c:v>4505336.9000000004</c:v>
                </c:pt>
                <c:pt idx="72">
                  <c:v>4519197.0999999996</c:v>
                </c:pt>
                <c:pt idx="73">
                  <c:v>4499902.8</c:v>
                </c:pt>
                <c:pt idx="74">
                  <c:v>4552444.7</c:v>
                </c:pt>
                <c:pt idx="75">
                  <c:v>4586433.4000000004</c:v>
                </c:pt>
                <c:pt idx="76">
                  <c:v>4640353.5</c:v>
                </c:pt>
                <c:pt idx="77">
                  <c:v>4667456</c:v>
                </c:pt>
                <c:pt idx="78">
                  <c:v>4694471</c:v>
                </c:pt>
                <c:pt idx="79">
                  <c:v>4746310.2</c:v>
                </c:pt>
                <c:pt idx="80">
                  <c:v>4797903</c:v>
                </c:pt>
                <c:pt idx="81">
                  <c:v>4815724.9000000004</c:v>
                </c:pt>
                <c:pt idx="82">
                  <c:v>4869570.7</c:v>
                </c:pt>
                <c:pt idx="83">
                  <c:v>4910467.4000000004</c:v>
                </c:pt>
                <c:pt idx="84">
                  <c:v>4917084.8</c:v>
                </c:pt>
                <c:pt idx="85">
                  <c:v>4930466.8</c:v>
                </c:pt>
                <c:pt idx="86">
                  <c:v>4947381.0999999996</c:v>
                </c:pt>
                <c:pt idx="87">
                  <c:v>4974573.2</c:v>
                </c:pt>
                <c:pt idx="88">
                  <c:v>5060090.7</c:v>
                </c:pt>
                <c:pt idx="89">
                  <c:v>5030976.5999999996</c:v>
                </c:pt>
                <c:pt idx="90">
                  <c:v>4948816.5999999996</c:v>
                </c:pt>
                <c:pt idx="91">
                  <c:v>4893172</c:v>
                </c:pt>
                <c:pt idx="92">
                  <c:v>4794611.0999999996</c:v>
                </c:pt>
                <c:pt idx="93">
                  <c:v>4706261.4000000004</c:v>
                </c:pt>
                <c:pt idx="94">
                  <c:v>4652738.7</c:v>
                </c:pt>
                <c:pt idx="95">
                  <c:v>4568911.2</c:v>
                </c:pt>
                <c:pt idx="96">
                  <c:v>4464217.2</c:v>
                </c:pt>
                <c:pt idx="97">
                  <c:v>4373261.8</c:v>
                </c:pt>
                <c:pt idx="98">
                  <c:v>4280088.0999999996</c:v>
                </c:pt>
                <c:pt idx="99">
                  <c:v>4279468.7</c:v>
                </c:pt>
                <c:pt idx="100">
                  <c:v>4304311.0999999996</c:v>
                </c:pt>
                <c:pt idx="101">
                  <c:v>4318226.5999999996</c:v>
                </c:pt>
                <c:pt idx="102">
                  <c:v>4314169.5999999996</c:v>
                </c:pt>
                <c:pt idx="103">
                  <c:v>4272962.9000000004</c:v>
                </c:pt>
                <c:pt idx="104">
                  <c:v>4253239.5999999996</c:v>
                </c:pt>
                <c:pt idx="105">
                  <c:v>4205699.8</c:v>
                </c:pt>
                <c:pt idx="106">
                  <c:v>4184228</c:v>
                </c:pt>
                <c:pt idx="107">
                  <c:v>4195165.8</c:v>
                </c:pt>
                <c:pt idx="108">
                  <c:v>4198836.9000000004</c:v>
                </c:pt>
                <c:pt idx="109">
                  <c:v>4130372.6</c:v>
                </c:pt>
              </c:numCache>
            </c:numRef>
          </c:yVal>
          <c:smooth val="1"/>
          <c:extLst>
            <c:ext xmlns:c16="http://schemas.microsoft.com/office/drawing/2014/chart" uri="{C3380CC4-5D6E-409C-BE32-E72D297353CC}">
              <c16:uniqueId val="{00000003-4874-46F0-A98C-C29A8E723E83}"/>
            </c:ext>
          </c:extLst>
        </c:ser>
        <c:dLbls>
          <c:showLegendKey val="0"/>
          <c:showVal val="0"/>
          <c:showCatName val="0"/>
          <c:showSerName val="0"/>
          <c:showPercent val="0"/>
          <c:showBubbleSize val="0"/>
        </c:dLbls>
        <c:axId val="1168451088"/>
        <c:axId val="1168453488"/>
      </c:scatterChart>
      <c:valAx>
        <c:axId val="1168451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3488"/>
        <c:crosses val="autoZero"/>
        <c:crossBetween val="midCat"/>
      </c:valAx>
      <c:valAx>
        <c:axId val="1168453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10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B$1:$B$2</c:f>
              <c:strCache>
                <c:ptCount val="2"/>
                <c:pt idx="0">
                  <c:v>Diversion</c:v>
                </c:pt>
                <c:pt idx="1">
                  <c:v>MWD</c:v>
                </c:pt>
              </c:strCache>
            </c:strRef>
          </c:tx>
          <c:spPr>
            <a:ln w="19050" cap="rnd">
              <a:solidFill>
                <a:schemeClr val="accent1"/>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B$3:$B$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6698</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4620</c:v>
                </c:pt>
                <c:pt idx="63">
                  <c:v>1280598</c:v>
                </c:pt>
                <c:pt idx="64">
                  <c:v>713816</c:v>
                </c:pt>
                <c:pt idx="65">
                  <c:v>812608</c:v>
                </c:pt>
                <c:pt idx="66">
                  <c:v>818165</c:v>
                </c:pt>
                <c:pt idx="67">
                  <c:v>830228</c:v>
                </c:pt>
                <c:pt idx="68">
                  <c:v>716536</c:v>
                </c:pt>
                <c:pt idx="69">
                  <c:v>907564</c:v>
                </c:pt>
                <c:pt idx="70">
                  <c:v>1237230</c:v>
                </c:pt>
                <c:pt idx="71">
                  <c:v>1273236</c:v>
                </c:pt>
                <c:pt idx="72">
                  <c:v>1303276</c:v>
                </c:pt>
                <c:pt idx="73">
                  <c:v>1282277</c:v>
                </c:pt>
                <c:pt idx="74">
                  <c:v>1203571</c:v>
                </c:pt>
                <c:pt idx="75">
                  <c:v>1204578</c:v>
                </c:pt>
                <c:pt idx="76">
                  <c:v>1218321</c:v>
                </c:pt>
                <c:pt idx="77">
                  <c:v>1255720</c:v>
                </c:pt>
                <c:pt idx="78">
                  <c:v>1197422</c:v>
                </c:pt>
                <c:pt idx="79">
                  <c:v>1207331</c:v>
                </c:pt>
                <c:pt idx="80">
                  <c:v>1303212</c:v>
                </c:pt>
                <c:pt idx="81">
                  <c:v>997414</c:v>
                </c:pt>
                <c:pt idx="82">
                  <c:v>1230353</c:v>
                </c:pt>
                <c:pt idx="83">
                  <c:v>1241821</c:v>
                </c:pt>
                <c:pt idx="84">
                  <c:v>1076295</c:v>
                </c:pt>
                <c:pt idx="85">
                  <c:v>1215224</c:v>
                </c:pt>
                <c:pt idx="86">
                  <c:v>1303148</c:v>
                </c:pt>
                <c:pt idx="87">
                  <c:v>1253579</c:v>
                </c:pt>
                <c:pt idx="88">
                  <c:v>1241088</c:v>
                </c:pt>
                <c:pt idx="89">
                  <c:v>688043</c:v>
                </c:pt>
                <c:pt idx="90">
                  <c:v>763095</c:v>
                </c:pt>
                <c:pt idx="91">
                  <c:v>879704</c:v>
                </c:pt>
                <c:pt idx="92">
                  <c:v>635558</c:v>
                </c:pt>
                <c:pt idx="93">
                  <c:v>716289</c:v>
                </c:pt>
                <c:pt idx="94">
                  <c:v>907807</c:v>
                </c:pt>
                <c:pt idx="95">
                  <c:v>1107683</c:v>
                </c:pt>
                <c:pt idx="96">
                  <c:v>1101590</c:v>
                </c:pt>
                <c:pt idx="97">
                  <c:v>701966</c:v>
                </c:pt>
                <c:pt idx="98">
                  <c:v>739017</c:v>
                </c:pt>
                <c:pt idx="99">
                  <c:v>1015806</c:v>
                </c:pt>
                <c:pt idx="100">
                  <c:v>1179094</c:v>
                </c:pt>
                <c:pt idx="101">
                  <c:v>1181597</c:v>
                </c:pt>
                <c:pt idx="102">
                  <c:v>999819</c:v>
                </c:pt>
                <c:pt idx="103">
                  <c:v>679767</c:v>
                </c:pt>
                <c:pt idx="104">
                  <c:v>891844</c:v>
                </c:pt>
                <c:pt idx="105">
                  <c:v>540208</c:v>
                </c:pt>
                <c:pt idx="106">
                  <c:v>818220</c:v>
                </c:pt>
                <c:pt idx="107">
                  <c:v>1078121</c:v>
                </c:pt>
                <c:pt idx="108">
                  <c:v>1129540</c:v>
                </c:pt>
                <c:pt idx="109">
                  <c:v>663943</c:v>
                </c:pt>
                <c:pt idx="110">
                  <c:v>534153</c:v>
                </c:pt>
              </c:numCache>
            </c:numRef>
          </c:yVal>
          <c:smooth val="1"/>
          <c:extLst>
            <c:ext xmlns:c16="http://schemas.microsoft.com/office/drawing/2014/chart" uri="{C3380CC4-5D6E-409C-BE32-E72D297353CC}">
              <c16:uniqueId val="{00000000-A52A-4E51-A453-B0FF892A9833}"/>
            </c:ext>
          </c:extLst>
        </c:ser>
        <c:ser>
          <c:idx val="1"/>
          <c:order val="1"/>
          <c:tx>
            <c:strRef>
              <c:f>'Annual Div &amp; CU - CY'!$C$1:$C$2</c:f>
              <c:strCache>
                <c:ptCount val="2"/>
                <c:pt idx="0">
                  <c:v>Diversion</c:v>
                </c:pt>
                <c:pt idx="1">
                  <c:v>PVID</c:v>
                </c:pt>
              </c:strCache>
            </c:strRef>
          </c:tx>
          <c:spPr>
            <a:ln w="19050" cap="rnd">
              <a:solidFill>
                <a:schemeClr val="accent2"/>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C$3:$C$113</c:f>
              <c:numCache>
                <c:formatCode>General</c:formatCode>
                <c:ptCount val="111"/>
                <c:pt idx="0">
                  <c:v>0</c:v>
                </c:pt>
                <c:pt idx="1">
                  <c:v>0</c:v>
                </c:pt>
                <c:pt idx="2">
                  <c:v>0</c:v>
                </c:pt>
                <c:pt idx="3">
                  <c:v>0</c:v>
                </c:pt>
                <c:pt idx="4">
                  <c:v>0</c:v>
                </c:pt>
                <c:pt idx="5">
                  <c:v>0</c:v>
                </c:pt>
                <c:pt idx="6">
                  <c:v>0</c:v>
                </c:pt>
                <c:pt idx="7">
                  <c:v>0</c:v>
                </c:pt>
                <c:pt idx="8">
                  <c:v>131100</c:v>
                </c:pt>
                <c:pt idx="9">
                  <c:v>180504</c:v>
                </c:pt>
                <c:pt idx="10">
                  <c:v>200004</c:v>
                </c:pt>
                <c:pt idx="11">
                  <c:v>225696</c:v>
                </c:pt>
                <c:pt idx="12">
                  <c:v>212004</c:v>
                </c:pt>
                <c:pt idx="13">
                  <c:v>213804</c:v>
                </c:pt>
                <c:pt idx="14">
                  <c:v>169596</c:v>
                </c:pt>
                <c:pt idx="15">
                  <c:v>201696</c:v>
                </c:pt>
                <c:pt idx="16">
                  <c:v>179604</c:v>
                </c:pt>
                <c:pt idx="17">
                  <c:v>181500</c:v>
                </c:pt>
                <c:pt idx="18">
                  <c:v>162504</c:v>
                </c:pt>
                <c:pt idx="19">
                  <c:v>164604</c:v>
                </c:pt>
                <c:pt idx="20">
                  <c:v>194400</c:v>
                </c:pt>
                <c:pt idx="21">
                  <c:v>194304</c:v>
                </c:pt>
                <c:pt idx="22">
                  <c:v>225396</c:v>
                </c:pt>
                <c:pt idx="23">
                  <c:v>220500</c:v>
                </c:pt>
                <c:pt idx="24">
                  <c:v>226704</c:v>
                </c:pt>
                <c:pt idx="25">
                  <c:v>253596</c:v>
                </c:pt>
                <c:pt idx="26">
                  <c:v>360204</c:v>
                </c:pt>
                <c:pt idx="27">
                  <c:v>305304</c:v>
                </c:pt>
                <c:pt idx="28">
                  <c:v>340104</c:v>
                </c:pt>
                <c:pt idx="29">
                  <c:v>313200</c:v>
                </c:pt>
                <c:pt idx="30">
                  <c:v>335400</c:v>
                </c:pt>
                <c:pt idx="31">
                  <c:v>331404</c:v>
                </c:pt>
                <c:pt idx="32">
                  <c:v>408696</c:v>
                </c:pt>
                <c:pt idx="33">
                  <c:v>484800</c:v>
                </c:pt>
                <c:pt idx="34">
                  <c:v>558900</c:v>
                </c:pt>
                <c:pt idx="35">
                  <c:v>652704</c:v>
                </c:pt>
                <c:pt idx="36">
                  <c:v>767700</c:v>
                </c:pt>
                <c:pt idx="37">
                  <c:v>705804</c:v>
                </c:pt>
                <c:pt idx="38">
                  <c:v>728796</c:v>
                </c:pt>
                <c:pt idx="39">
                  <c:v>765600</c:v>
                </c:pt>
                <c:pt idx="40">
                  <c:v>861096</c:v>
                </c:pt>
                <c:pt idx="41">
                  <c:v>811704</c:v>
                </c:pt>
                <c:pt idx="42">
                  <c:v>947100</c:v>
                </c:pt>
                <c:pt idx="43">
                  <c:v>824400</c:v>
                </c:pt>
                <c:pt idx="44">
                  <c:v>873900</c:v>
                </c:pt>
                <c:pt idx="45">
                  <c:v>916800</c:v>
                </c:pt>
                <c:pt idx="46">
                  <c:v>918600</c:v>
                </c:pt>
                <c:pt idx="47">
                  <c:v>943200</c:v>
                </c:pt>
                <c:pt idx="48">
                  <c:v>952800</c:v>
                </c:pt>
                <c:pt idx="49">
                  <c:v>929796</c:v>
                </c:pt>
                <c:pt idx="50">
                  <c:v>927910</c:v>
                </c:pt>
                <c:pt idx="51">
                  <c:v>775320</c:v>
                </c:pt>
                <c:pt idx="52">
                  <c:v>837850</c:v>
                </c:pt>
                <c:pt idx="53">
                  <c:v>830150</c:v>
                </c:pt>
                <c:pt idx="54">
                  <c:v>883330</c:v>
                </c:pt>
                <c:pt idx="55">
                  <c:v>888510</c:v>
                </c:pt>
                <c:pt idx="56">
                  <c:v>870380</c:v>
                </c:pt>
                <c:pt idx="57">
                  <c:v>896490</c:v>
                </c:pt>
                <c:pt idx="58">
                  <c:v>886220</c:v>
                </c:pt>
                <c:pt idx="59">
                  <c:v>920150</c:v>
                </c:pt>
                <c:pt idx="60">
                  <c:v>932070</c:v>
                </c:pt>
                <c:pt idx="61">
                  <c:v>933863</c:v>
                </c:pt>
                <c:pt idx="62">
                  <c:v>894453</c:v>
                </c:pt>
                <c:pt idx="63">
                  <c:v>922294</c:v>
                </c:pt>
                <c:pt idx="64">
                  <c:v>887779</c:v>
                </c:pt>
                <c:pt idx="65">
                  <c:v>951757</c:v>
                </c:pt>
                <c:pt idx="66">
                  <c:v>906455</c:v>
                </c:pt>
                <c:pt idx="67">
                  <c:v>1007553</c:v>
                </c:pt>
                <c:pt idx="68">
                  <c:v>941974</c:v>
                </c:pt>
                <c:pt idx="69">
                  <c:v>786664</c:v>
                </c:pt>
                <c:pt idx="70">
                  <c:v>834905</c:v>
                </c:pt>
                <c:pt idx="71">
                  <c:v>879896</c:v>
                </c:pt>
                <c:pt idx="72">
                  <c:v>871988</c:v>
                </c:pt>
                <c:pt idx="73">
                  <c:v>864570</c:v>
                </c:pt>
                <c:pt idx="74">
                  <c:v>898650</c:v>
                </c:pt>
                <c:pt idx="75">
                  <c:v>935426</c:v>
                </c:pt>
                <c:pt idx="76">
                  <c:v>917480</c:v>
                </c:pt>
                <c:pt idx="77">
                  <c:v>851920</c:v>
                </c:pt>
                <c:pt idx="78">
                  <c:v>768160</c:v>
                </c:pt>
                <c:pt idx="79">
                  <c:v>737100</c:v>
                </c:pt>
                <c:pt idx="80">
                  <c:v>800370</c:v>
                </c:pt>
                <c:pt idx="81">
                  <c:v>861800</c:v>
                </c:pt>
                <c:pt idx="82">
                  <c:v>953010</c:v>
                </c:pt>
                <c:pt idx="83">
                  <c:v>917520</c:v>
                </c:pt>
                <c:pt idx="84">
                  <c:v>918910</c:v>
                </c:pt>
                <c:pt idx="85">
                  <c:v>938870</c:v>
                </c:pt>
                <c:pt idx="86">
                  <c:v>982760</c:v>
                </c:pt>
                <c:pt idx="87">
                  <c:v>944740</c:v>
                </c:pt>
                <c:pt idx="88">
                  <c:v>998610</c:v>
                </c:pt>
                <c:pt idx="89">
                  <c:v>917360</c:v>
                </c:pt>
                <c:pt idx="90">
                  <c:v>969040</c:v>
                </c:pt>
                <c:pt idx="91">
                  <c:v>800460</c:v>
                </c:pt>
                <c:pt idx="92">
                  <c:v>851320</c:v>
                </c:pt>
                <c:pt idx="93">
                  <c:v>917090</c:v>
                </c:pt>
                <c:pt idx="94">
                  <c:v>881220</c:v>
                </c:pt>
                <c:pt idx="95">
                  <c:v>746790</c:v>
                </c:pt>
                <c:pt idx="96">
                  <c:v>716600</c:v>
                </c:pt>
                <c:pt idx="97">
                  <c:v>810260</c:v>
                </c:pt>
                <c:pt idx="98">
                  <c:v>893880</c:v>
                </c:pt>
                <c:pt idx="99">
                  <c:v>972270</c:v>
                </c:pt>
                <c:pt idx="100">
                  <c:v>948630</c:v>
                </c:pt>
                <c:pt idx="101">
                  <c:v>866840</c:v>
                </c:pt>
                <c:pt idx="102">
                  <c:v>775220</c:v>
                </c:pt>
                <c:pt idx="103">
                  <c:v>734778</c:v>
                </c:pt>
                <c:pt idx="104">
                  <c:v>773029</c:v>
                </c:pt>
                <c:pt idx="105">
                  <c:v>800870</c:v>
                </c:pt>
                <c:pt idx="106">
                  <c:v>793966</c:v>
                </c:pt>
                <c:pt idx="107">
                  <c:v>810550</c:v>
                </c:pt>
                <c:pt idx="108">
                  <c:v>784177</c:v>
                </c:pt>
                <c:pt idx="109">
                  <c:v>691840</c:v>
                </c:pt>
                <c:pt idx="110">
                  <c:v>466726</c:v>
                </c:pt>
              </c:numCache>
            </c:numRef>
          </c:yVal>
          <c:smooth val="1"/>
          <c:extLst>
            <c:ext xmlns:c16="http://schemas.microsoft.com/office/drawing/2014/chart" uri="{C3380CC4-5D6E-409C-BE32-E72D297353CC}">
              <c16:uniqueId val="{00000001-A52A-4E51-A453-B0FF892A9833}"/>
            </c:ext>
          </c:extLst>
        </c:ser>
        <c:ser>
          <c:idx val="2"/>
          <c:order val="2"/>
          <c:tx>
            <c:strRef>
              <c:f>'Annual Div &amp; CU - CY'!$D$1:$D$2</c:f>
              <c:strCache>
                <c:ptCount val="2"/>
                <c:pt idx="0">
                  <c:v>Diversion</c:v>
                </c:pt>
                <c:pt idx="1">
                  <c:v>IID</c:v>
                </c:pt>
              </c:strCache>
            </c:strRef>
          </c:tx>
          <c:spPr>
            <a:ln w="19050" cap="rnd">
              <a:solidFill>
                <a:schemeClr val="accent3"/>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D$3:$D$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82700</c:v>
                </c:pt>
                <c:pt idx="71">
                  <c:v>2717913</c:v>
                </c:pt>
                <c:pt idx="72">
                  <c:v>2702528</c:v>
                </c:pt>
                <c:pt idx="73">
                  <c:v>2815986</c:v>
                </c:pt>
                <c:pt idx="74">
                  <c:v>3014187</c:v>
                </c:pt>
                <c:pt idx="75">
                  <c:v>3085811</c:v>
                </c:pt>
                <c:pt idx="76">
                  <c:v>3135301</c:v>
                </c:pt>
                <c:pt idx="77">
                  <c:v>2985723</c:v>
                </c:pt>
                <c:pt idx="78">
                  <c:v>2675901</c:v>
                </c:pt>
                <c:pt idx="79">
                  <c:v>2886565</c:v>
                </c:pt>
                <c:pt idx="80">
                  <c:v>3172082</c:v>
                </c:pt>
                <c:pt idx="81">
                  <c:v>3171927</c:v>
                </c:pt>
                <c:pt idx="82">
                  <c:v>3275453</c:v>
                </c:pt>
                <c:pt idx="83">
                  <c:v>3235259</c:v>
                </c:pt>
                <c:pt idx="84">
                  <c:v>3148164</c:v>
                </c:pt>
                <c:pt idx="85">
                  <c:v>3122480</c:v>
                </c:pt>
                <c:pt idx="86">
                  <c:v>2977456</c:v>
                </c:pt>
                <c:pt idx="87">
                  <c:v>3186400</c:v>
                </c:pt>
                <c:pt idx="88">
                  <c:v>3230352</c:v>
                </c:pt>
                <c:pt idx="89">
                  <c:v>3066361</c:v>
                </c:pt>
                <c:pt idx="90">
                  <c:v>2822794</c:v>
                </c:pt>
                <c:pt idx="91">
                  <c:v>2860526</c:v>
                </c:pt>
                <c:pt idx="92">
                  <c:v>2994325</c:v>
                </c:pt>
                <c:pt idx="93">
                  <c:v>2952526</c:v>
                </c:pt>
                <c:pt idx="94">
                  <c:v>2919108</c:v>
                </c:pt>
                <c:pt idx="95">
                  <c:v>2679355</c:v>
                </c:pt>
                <c:pt idx="96">
                  <c:v>2640769</c:v>
                </c:pt>
                <c:pt idx="97">
                  <c:v>2899353</c:v>
                </c:pt>
                <c:pt idx="98">
                  <c:v>2897602</c:v>
                </c:pt>
                <c:pt idx="99">
                  <c:v>2535452</c:v>
                </c:pt>
                <c:pt idx="100">
                  <c:v>2496428</c:v>
                </c:pt>
                <c:pt idx="101">
                  <c:v>2455649</c:v>
                </c:pt>
                <c:pt idx="102">
                  <c:v>2461562</c:v>
                </c:pt>
                <c:pt idx="103">
                  <c:v>2488615</c:v>
                </c:pt>
                <c:pt idx="104">
                  <c:v>2515215</c:v>
                </c:pt>
                <c:pt idx="105">
                  <c:v>2529797</c:v>
                </c:pt>
                <c:pt idx="106">
                  <c:v>2487376</c:v>
                </c:pt>
                <c:pt idx="107">
                  <c:v>2617910</c:v>
                </c:pt>
                <c:pt idx="108">
                  <c:v>2613035</c:v>
                </c:pt>
                <c:pt idx="109">
                  <c:v>2423475</c:v>
                </c:pt>
                <c:pt idx="110">
                  <c:v>1591770</c:v>
                </c:pt>
              </c:numCache>
            </c:numRef>
          </c:yVal>
          <c:smooth val="1"/>
          <c:extLst>
            <c:ext xmlns:c16="http://schemas.microsoft.com/office/drawing/2014/chart" uri="{C3380CC4-5D6E-409C-BE32-E72D297353CC}">
              <c16:uniqueId val="{00000002-A52A-4E51-A453-B0FF892A9833}"/>
            </c:ext>
          </c:extLst>
        </c:ser>
        <c:ser>
          <c:idx val="3"/>
          <c:order val="3"/>
          <c:tx>
            <c:strRef>
              <c:f>'Annual Div &amp; CU - CY'!$E$1:$E$2</c:f>
              <c:strCache>
                <c:ptCount val="2"/>
                <c:pt idx="0">
                  <c:v>Diversion</c:v>
                </c:pt>
                <c:pt idx="1">
                  <c:v>CVWD</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E$3:$E$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7975</c:v>
                </c:pt>
                <c:pt idx="71">
                  <c:v>341040</c:v>
                </c:pt>
                <c:pt idx="72">
                  <c:v>342665</c:v>
                </c:pt>
                <c:pt idx="73">
                  <c:v>338754</c:v>
                </c:pt>
                <c:pt idx="74">
                  <c:v>339311</c:v>
                </c:pt>
                <c:pt idx="75">
                  <c:v>368590</c:v>
                </c:pt>
                <c:pt idx="76">
                  <c:v>379619</c:v>
                </c:pt>
                <c:pt idx="77">
                  <c:v>327417</c:v>
                </c:pt>
                <c:pt idx="78">
                  <c:v>321955</c:v>
                </c:pt>
                <c:pt idx="79">
                  <c:v>332654</c:v>
                </c:pt>
                <c:pt idx="80">
                  <c:v>339530</c:v>
                </c:pt>
                <c:pt idx="81">
                  <c:v>337805</c:v>
                </c:pt>
                <c:pt idx="82">
                  <c:v>343828</c:v>
                </c:pt>
                <c:pt idx="83">
                  <c:v>346489</c:v>
                </c:pt>
                <c:pt idx="84">
                  <c:v>342597</c:v>
                </c:pt>
                <c:pt idx="85">
                  <c:v>337509</c:v>
                </c:pt>
                <c:pt idx="86">
                  <c:v>335066</c:v>
                </c:pt>
                <c:pt idx="87">
                  <c:v>340460</c:v>
                </c:pt>
                <c:pt idx="88">
                  <c:v>339506</c:v>
                </c:pt>
                <c:pt idx="89">
                  <c:v>305923</c:v>
                </c:pt>
                <c:pt idx="90">
                  <c:v>328333</c:v>
                </c:pt>
                <c:pt idx="91">
                  <c:v>316479</c:v>
                </c:pt>
                <c:pt idx="92">
                  <c:v>339065</c:v>
                </c:pt>
                <c:pt idx="93">
                  <c:v>321174</c:v>
                </c:pt>
                <c:pt idx="94">
                  <c:v>310159</c:v>
                </c:pt>
                <c:pt idx="95">
                  <c:v>322730</c:v>
                </c:pt>
                <c:pt idx="96">
                  <c:v>319098</c:v>
                </c:pt>
                <c:pt idx="97">
                  <c:v>320573</c:v>
                </c:pt>
                <c:pt idx="98">
                  <c:v>344923</c:v>
                </c:pt>
                <c:pt idx="99">
                  <c:v>345604</c:v>
                </c:pt>
                <c:pt idx="100">
                  <c:v>366779</c:v>
                </c:pt>
                <c:pt idx="101">
                  <c:v>360381</c:v>
                </c:pt>
                <c:pt idx="102">
                  <c:v>372371</c:v>
                </c:pt>
                <c:pt idx="103">
                  <c:v>343930</c:v>
                </c:pt>
                <c:pt idx="104">
                  <c:v>346367</c:v>
                </c:pt>
                <c:pt idx="105">
                  <c:v>358675</c:v>
                </c:pt>
                <c:pt idx="106">
                  <c:v>371588</c:v>
                </c:pt>
                <c:pt idx="107">
                  <c:v>380735</c:v>
                </c:pt>
                <c:pt idx="108">
                  <c:v>350590</c:v>
                </c:pt>
                <c:pt idx="109">
                  <c:v>302276</c:v>
                </c:pt>
                <c:pt idx="110">
                  <c:v>211822</c:v>
                </c:pt>
              </c:numCache>
            </c:numRef>
          </c:yVal>
          <c:smooth val="1"/>
          <c:extLst>
            <c:ext xmlns:c16="http://schemas.microsoft.com/office/drawing/2014/chart" uri="{C3380CC4-5D6E-409C-BE32-E72D297353CC}">
              <c16:uniqueId val="{00000003-A52A-4E51-A453-B0FF892A9833}"/>
            </c:ext>
          </c:extLst>
        </c:ser>
        <c:ser>
          <c:idx val="4"/>
          <c:order val="4"/>
          <c:tx>
            <c:strRef>
              <c:f>'Annual Div &amp; CU - CY'!$F$1:$F$2</c:f>
              <c:strCache>
                <c:ptCount val="2"/>
                <c:pt idx="0">
                  <c:v>Consumptive Use</c:v>
                </c:pt>
                <c:pt idx="1">
                  <c:v>MWD</c:v>
                </c:pt>
              </c:strCache>
            </c:strRef>
          </c:tx>
          <c:spPr>
            <a:ln w="19050" cap="rnd">
              <a:solidFill>
                <a:schemeClr val="accent5"/>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F$3:$F$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3">
                  <c:v>677027</c:v>
                </c:pt>
                <c:pt idx="104">
                  <c:v>889108</c:v>
                </c:pt>
                <c:pt idx="105">
                  <c:v>537607</c:v>
                </c:pt>
                <c:pt idx="106">
                  <c:v>815618</c:v>
                </c:pt>
                <c:pt idx="107">
                  <c:v>1075563</c:v>
                </c:pt>
                <c:pt idx="108">
                  <c:v>1127137</c:v>
                </c:pt>
                <c:pt idx="109">
                  <c:v>661500</c:v>
                </c:pt>
                <c:pt idx="110">
                  <c:v>532295</c:v>
                </c:pt>
              </c:numCache>
            </c:numRef>
          </c:yVal>
          <c:smooth val="1"/>
          <c:extLst>
            <c:ext xmlns:c16="http://schemas.microsoft.com/office/drawing/2014/chart" uri="{C3380CC4-5D6E-409C-BE32-E72D297353CC}">
              <c16:uniqueId val="{00000004-A52A-4E51-A453-B0FF892A9833}"/>
            </c:ext>
          </c:extLst>
        </c:ser>
        <c:ser>
          <c:idx val="5"/>
          <c:order val="5"/>
          <c:tx>
            <c:strRef>
              <c:f>'Annual Div &amp; CU - CY'!$G$1:$G$2</c:f>
              <c:strCache>
                <c:ptCount val="2"/>
                <c:pt idx="0">
                  <c:v>Consumptive Use</c:v>
                </c:pt>
                <c:pt idx="1">
                  <c:v>PVID</c:v>
                </c:pt>
              </c:strCache>
            </c:strRef>
          </c:tx>
          <c:spPr>
            <a:ln w="19050" cap="rnd">
              <a:solidFill>
                <a:schemeClr val="accent6"/>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G$3:$G$113</c:f>
              <c:numCache>
                <c:formatCode>General</c:formatCode>
                <c:ptCount val="111"/>
                <c:pt idx="0">
                  <c:v>0</c:v>
                </c:pt>
                <c:pt idx="1">
                  <c:v>0</c:v>
                </c:pt>
                <c:pt idx="2">
                  <c:v>0</c:v>
                </c:pt>
                <c:pt idx="3">
                  <c:v>0</c:v>
                </c:pt>
                <c:pt idx="4">
                  <c:v>0</c:v>
                </c:pt>
                <c:pt idx="5">
                  <c:v>0</c:v>
                </c:pt>
                <c:pt idx="6">
                  <c:v>0</c:v>
                </c:pt>
                <c:pt idx="7">
                  <c:v>0</c:v>
                </c:pt>
                <c:pt idx="8">
                  <c:v>123756</c:v>
                </c:pt>
                <c:pt idx="9">
                  <c:v>170399</c:v>
                </c:pt>
                <c:pt idx="10">
                  <c:v>188809</c:v>
                </c:pt>
                <c:pt idx="11">
                  <c:v>213061</c:v>
                </c:pt>
                <c:pt idx="12">
                  <c:v>200137</c:v>
                </c:pt>
                <c:pt idx="13">
                  <c:v>201827</c:v>
                </c:pt>
                <c:pt idx="14">
                  <c:v>160105</c:v>
                </c:pt>
                <c:pt idx="15">
                  <c:v>190404</c:v>
                </c:pt>
                <c:pt idx="16">
                  <c:v>169548</c:v>
                </c:pt>
                <c:pt idx="17">
                  <c:v>171335</c:v>
                </c:pt>
                <c:pt idx="18">
                  <c:v>153407</c:v>
                </c:pt>
                <c:pt idx="19">
                  <c:v>155388</c:v>
                </c:pt>
                <c:pt idx="20">
                  <c:v>183516</c:v>
                </c:pt>
                <c:pt idx="21">
                  <c:v>95975</c:v>
                </c:pt>
                <c:pt idx="22">
                  <c:v>109120</c:v>
                </c:pt>
                <c:pt idx="23">
                  <c:v>106707</c:v>
                </c:pt>
                <c:pt idx="24">
                  <c:v>109709</c:v>
                </c:pt>
                <c:pt idx="25">
                  <c:v>122726</c:v>
                </c:pt>
                <c:pt idx="26">
                  <c:v>165580</c:v>
                </c:pt>
                <c:pt idx="27">
                  <c:v>141636</c:v>
                </c:pt>
                <c:pt idx="28">
                  <c:v>161209</c:v>
                </c:pt>
                <c:pt idx="29">
                  <c:v>145319</c:v>
                </c:pt>
                <c:pt idx="30">
                  <c:v>155628</c:v>
                </c:pt>
                <c:pt idx="31">
                  <c:v>154763</c:v>
                </c:pt>
                <c:pt idx="32">
                  <c:v>189634</c:v>
                </c:pt>
                <c:pt idx="33">
                  <c:v>224952</c:v>
                </c:pt>
                <c:pt idx="34">
                  <c:v>253744</c:v>
                </c:pt>
                <c:pt idx="35">
                  <c:v>283343</c:v>
                </c:pt>
                <c:pt idx="36">
                  <c:v>348531</c:v>
                </c:pt>
                <c:pt idx="37">
                  <c:v>313372</c:v>
                </c:pt>
                <c:pt idx="38">
                  <c:v>323586</c:v>
                </c:pt>
                <c:pt idx="39">
                  <c:v>339928</c:v>
                </c:pt>
                <c:pt idx="40">
                  <c:v>382339</c:v>
                </c:pt>
                <c:pt idx="41">
                  <c:v>352511</c:v>
                </c:pt>
                <c:pt idx="42">
                  <c:v>411038</c:v>
                </c:pt>
                <c:pt idx="43">
                  <c:v>357793</c:v>
                </c:pt>
                <c:pt idx="44">
                  <c:v>370535</c:v>
                </c:pt>
                <c:pt idx="45">
                  <c:v>388730</c:v>
                </c:pt>
                <c:pt idx="46">
                  <c:v>309947</c:v>
                </c:pt>
                <c:pt idx="47">
                  <c:v>340426</c:v>
                </c:pt>
                <c:pt idx="48">
                  <c:v>319028</c:v>
                </c:pt>
                <c:pt idx="49">
                  <c:v>304942</c:v>
                </c:pt>
                <c:pt idx="50">
                  <c:v>345818</c:v>
                </c:pt>
                <c:pt idx="51">
                  <c:v>307341</c:v>
                </c:pt>
                <c:pt idx="52">
                  <c:v>357641</c:v>
                </c:pt>
                <c:pt idx="53">
                  <c:v>316991</c:v>
                </c:pt>
                <c:pt idx="54">
                  <c:v>344053</c:v>
                </c:pt>
                <c:pt idx="55">
                  <c:v>343892</c:v>
                </c:pt>
                <c:pt idx="56">
                  <c:v>361369</c:v>
                </c:pt>
                <c:pt idx="57">
                  <c:v>408367</c:v>
                </c:pt>
                <c:pt idx="58">
                  <c:v>390011</c:v>
                </c:pt>
                <c:pt idx="59">
                  <c:v>413722</c:v>
                </c:pt>
                <c:pt idx="60">
                  <c:v>406204</c:v>
                </c:pt>
                <c:pt idx="61">
                  <c:v>397189</c:v>
                </c:pt>
                <c:pt idx="62">
                  <c:v>342231</c:v>
                </c:pt>
                <c:pt idx="63">
                  <c:v>383413</c:v>
                </c:pt>
                <c:pt idx="64">
                  <c:v>371110</c:v>
                </c:pt>
                <c:pt idx="65">
                  <c:v>406312</c:v>
                </c:pt>
                <c:pt idx="66">
                  <c:v>367541</c:v>
                </c:pt>
                <c:pt idx="67">
                  <c:v>459933</c:v>
                </c:pt>
                <c:pt idx="68">
                  <c:v>404149</c:v>
                </c:pt>
                <c:pt idx="69">
                  <c:v>289466</c:v>
                </c:pt>
                <c:pt idx="70">
                  <c:v>285086</c:v>
                </c:pt>
                <c:pt idx="71">
                  <c:v>347667</c:v>
                </c:pt>
                <c:pt idx="72">
                  <c:v>355749</c:v>
                </c:pt>
                <c:pt idx="73">
                  <c:v>371722</c:v>
                </c:pt>
                <c:pt idx="74">
                  <c:v>393495</c:v>
                </c:pt>
                <c:pt idx="75">
                  <c:v>399664</c:v>
                </c:pt>
                <c:pt idx="76">
                  <c:v>459615</c:v>
                </c:pt>
                <c:pt idx="77">
                  <c:v>412965</c:v>
                </c:pt>
                <c:pt idx="78">
                  <c:v>331840</c:v>
                </c:pt>
                <c:pt idx="79">
                  <c:v>334467</c:v>
                </c:pt>
                <c:pt idx="80">
                  <c:v>382476</c:v>
                </c:pt>
                <c:pt idx="81">
                  <c:v>426599</c:v>
                </c:pt>
                <c:pt idx="82">
                  <c:v>493572</c:v>
                </c:pt>
                <c:pt idx="83">
                  <c:v>421851</c:v>
                </c:pt>
                <c:pt idx="84">
                  <c:v>427113</c:v>
                </c:pt>
                <c:pt idx="85">
                  <c:v>468888</c:v>
                </c:pt>
                <c:pt idx="86">
                  <c:v>511947</c:v>
                </c:pt>
                <c:pt idx="87">
                  <c:v>492634</c:v>
                </c:pt>
                <c:pt idx="88">
                  <c:v>540786</c:v>
                </c:pt>
                <c:pt idx="89">
                  <c:v>379650</c:v>
                </c:pt>
                <c:pt idx="90">
                  <c:v>412700</c:v>
                </c:pt>
                <c:pt idx="91">
                  <c:v>324939</c:v>
                </c:pt>
                <c:pt idx="92">
                  <c:v>354898</c:v>
                </c:pt>
                <c:pt idx="93">
                  <c:v>375347</c:v>
                </c:pt>
                <c:pt idx="94">
                  <c:v>374995</c:v>
                </c:pt>
                <c:pt idx="95">
                  <c:v>284965</c:v>
                </c:pt>
                <c:pt idx="96">
                  <c:v>269867</c:v>
                </c:pt>
                <c:pt idx="97">
                  <c:v>320088</c:v>
                </c:pt>
                <c:pt idx="98">
                  <c:v>362223</c:v>
                </c:pt>
                <c:pt idx="99">
                  <c:v>433567</c:v>
                </c:pt>
                <c:pt idx="100">
                  <c:v>424561</c:v>
                </c:pt>
                <c:pt idx="101">
                  <c:v>399031</c:v>
                </c:pt>
                <c:pt idx="102">
                  <c:v>328115</c:v>
                </c:pt>
                <c:pt idx="103">
                  <c:v>300942</c:v>
                </c:pt>
                <c:pt idx="104">
                  <c:v>354227</c:v>
                </c:pt>
                <c:pt idx="105">
                  <c:v>350357</c:v>
                </c:pt>
                <c:pt idx="106">
                  <c:v>346085</c:v>
                </c:pt>
                <c:pt idx="107">
                  <c:v>368879</c:v>
                </c:pt>
                <c:pt idx="108">
                  <c:v>333157</c:v>
                </c:pt>
                <c:pt idx="109">
                  <c:v>282516</c:v>
                </c:pt>
                <c:pt idx="110">
                  <c:v>223966</c:v>
                </c:pt>
              </c:numCache>
            </c:numRef>
          </c:yVal>
          <c:smooth val="1"/>
          <c:extLst>
            <c:ext xmlns:c16="http://schemas.microsoft.com/office/drawing/2014/chart" uri="{C3380CC4-5D6E-409C-BE32-E72D297353CC}">
              <c16:uniqueId val="{00000005-A52A-4E51-A453-B0FF892A9833}"/>
            </c:ext>
          </c:extLst>
        </c:ser>
        <c:ser>
          <c:idx val="6"/>
          <c:order val="6"/>
          <c:tx>
            <c:strRef>
              <c:f>'Annual Div &amp; CU - CY'!$H$1:$H$2</c:f>
              <c:strCache>
                <c:ptCount val="2"/>
                <c:pt idx="0">
                  <c:v>Consumptive Use</c:v>
                </c:pt>
                <c:pt idx="1">
                  <c:v>IID</c:v>
                </c:pt>
              </c:strCache>
            </c:strRef>
          </c:tx>
          <c:spPr>
            <a:ln w="19050" cap="rnd">
              <a:solidFill>
                <a:schemeClr val="accent1">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H$3:$H$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66535</c:v>
                </c:pt>
                <c:pt idx="71">
                  <c:v>2685837</c:v>
                </c:pt>
                <c:pt idx="72">
                  <c:v>2678374</c:v>
                </c:pt>
                <c:pt idx="73">
                  <c:v>2764865</c:v>
                </c:pt>
                <c:pt idx="74">
                  <c:v>2947581</c:v>
                </c:pt>
                <c:pt idx="75">
                  <c:v>3009451</c:v>
                </c:pt>
                <c:pt idx="76">
                  <c:v>3054188</c:v>
                </c:pt>
                <c:pt idx="77">
                  <c:v>2898963</c:v>
                </c:pt>
                <c:pt idx="78">
                  <c:v>2572659</c:v>
                </c:pt>
                <c:pt idx="79">
                  <c:v>2772148</c:v>
                </c:pt>
                <c:pt idx="80">
                  <c:v>3048076</c:v>
                </c:pt>
                <c:pt idx="81">
                  <c:v>3070582</c:v>
                </c:pt>
                <c:pt idx="82">
                  <c:v>3159609</c:v>
                </c:pt>
                <c:pt idx="83">
                  <c:v>3158486</c:v>
                </c:pt>
                <c:pt idx="84">
                  <c:v>3101548</c:v>
                </c:pt>
                <c:pt idx="85">
                  <c:v>3088980</c:v>
                </c:pt>
                <c:pt idx="86">
                  <c:v>3112770</c:v>
                </c:pt>
                <c:pt idx="87">
                  <c:v>3085531</c:v>
                </c:pt>
                <c:pt idx="88">
                  <c:v>3152984</c:v>
                </c:pt>
                <c:pt idx="89">
                  <c:v>2978223</c:v>
                </c:pt>
                <c:pt idx="90">
                  <c:v>2743909</c:v>
                </c:pt>
                <c:pt idx="91">
                  <c:v>2756846</c:v>
                </c:pt>
                <c:pt idx="92">
                  <c:v>2909680</c:v>
                </c:pt>
                <c:pt idx="93">
                  <c:v>2872754</c:v>
                </c:pt>
                <c:pt idx="94">
                  <c:v>2825116</c:v>
                </c:pt>
                <c:pt idx="95">
                  <c:v>2566712</c:v>
                </c:pt>
                <c:pt idx="96">
                  <c:v>2545593</c:v>
                </c:pt>
                <c:pt idx="97">
                  <c:v>2915784</c:v>
                </c:pt>
                <c:pt idx="98">
                  <c:v>2903216</c:v>
                </c:pt>
                <c:pt idx="99">
                  <c:v>2554854</c:v>
                </c:pt>
                <c:pt idx="100">
                  <c:v>2533414</c:v>
                </c:pt>
                <c:pt idx="101">
                  <c:v>2480933</c:v>
                </c:pt>
                <c:pt idx="102">
                  <c:v>2504258</c:v>
                </c:pt>
                <c:pt idx="103">
                  <c:v>2548171</c:v>
                </c:pt>
                <c:pt idx="104">
                  <c:v>2625422</c:v>
                </c:pt>
                <c:pt idx="105">
                  <c:v>2558136</c:v>
                </c:pt>
                <c:pt idx="106">
                  <c:v>2493623</c:v>
                </c:pt>
                <c:pt idx="107">
                  <c:v>2557242</c:v>
                </c:pt>
                <c:pt idx="108">
                  <c:v>2577164</c:v>
                </c:pt>
                <c:pt idx="109">
                  <c:v>2417024</c:v>
                </c:pt>
                <c:pt idx="110">
                  <c:v>1603262</c:v>
                </c:pt>
              </c:numCache>
            </c:numRef>
          </c:yVal>
          <c:smooth val="1"/>
          <c:extLst>
            <c:ext xmlns:c16="http://schemas.microsoft.com/office/drawing/2014/chart" uri="{C3380CC4-5D6E-409C-BE32-E72D297353CC}">
              <c16:uniqueId val="{00000006-A52A-4E51-A453-B0FF892A9833}"/>
            </c:ext>
          </c:extLst>
        </c:ser>
        <c:ser>
          <c:idx val="7"/>
          <c:order val="7"/>
          <c:tx>
            <c:strRef>
              <c:f>'Annual Div &amp; CU - CY'!$I$1:$I$2</c:f>
              <c:strCache>
                <c:ptCount val="2"/>
                <c:pt idx="0">
                  <c:v>Consumptive Use</c:v>
                </c:pt>
                <c:pt idx="1">
                  <c:v>CVWD</c:v>
                </c:pt>
              </c:strCache>
            </c:strRef>
          </c:tx>
          <c:spPr>
            <a:ln w="19050" cap="rnd">
              <a:solidFill>
                <a:schemeClr val="accent2">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I$3:$I$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5789</c:v>
                </c:pt>
                <c:pt idx="71">
                  <c:v>337002</c:v>
                </c:pt>
                <c:pt idx="72">
                  <c:v>339702</c:v>
                </c:pt>
                <c:pt idx="73">
                  <c:v>332635</c:v>
                </c:pt>
                <c:pt idx="74">
                  <c:v>331821</c:v>
                </c:pt>
                <c:pt idx="75">
                  <c:v>359419</c:v>
                </c:pt>
                <c:pt idx="76">
                  <c:v>369685</c:v>
                </c:pt>
                <c:pt idx="77">
                  <c:v>317563</c:v>
                </c:pt>
                <c:pt idx="78">
                  <c:v>309367</c:v>
                </c:pt>
                <c:pt idx="79">
                  <c:v>318990</c:v>
                </c:pt>
                <c:pt idx="80">
                  <c:v>326102</c:v>
                </c:pt>
                <c:pt idx="81">
                  <c:v>326697</c:v>
                </c:pt>
                <c:pt idx="82">
                  <c:v>331473</c:v>
                </c:pt>
                <c:pt idx="83">
                  <c:v>338028</c:v>
                </c:pt>
                <c:pt idx="84">
                  <c:v>337466</c:v>
                </c:pt>
                <c:pt idx="85">
                  <c:v>333809</c:v>
                </c:pt>
                <c:pt idx="86">
                  <c:v>342871</c:v>
                </c:pt>
                <c:pt idx="87">
                  <c:v>325097</c:v>
                </c:pt>
                <c:pt idx="88">
                  <c:v>331107</c:v>
                </c:pt>
                <c:pt idx="89">
                  <c:v>296808</c:v>
                </c:pt>
                <c:pt idx="90">
                  <c:v>318616</c:v>
                </c:pt>
                <c:pt idx="91">
                  <c:v>304768</c:v>
                </c:pt>
                <c:pt idx="92">
                  <c:v>329322</c:v>
                </c:pt>
                <c:pt idx="93">
                  <c:v>311971</c:v>
                </c:pt>
                <c:pt idx="94">
                  <c:v>299064</c:v>
                </c:pt>
                <c:pt idx="95">
                  <c:v>308560</c:v>
                </c:pt>
                <c:pt idx="96">
                  <c:v>306141</c:v>
                </c:pt>
                <c:pt idx="97">
                  <c:v>309348</c:v>
                </c:pt>
                <c:pt idx="98">
                  <c:v>329576</c:v>
                </c:pt>
                <c:pt idx="99">
                  <c:v>331137</c:v>
                </c:pt>
                <c:pt idx="100">
                  <c:v>349372</c:v>
                </c:pt>
                <c:pt idx="101">
                  <c:v>342068</c:v>
                </c:pt>
                <c:pt idx="102">
                  <c:v>356358</c:v>
                </c:pt>
                <c:pt idx="103">
                  <c:v>335321</c:v>
                </c:pt>
                <c:pt idx="104">
                  <c:v>338035</c:v>
                </c:pt>
                <c:pt idx="105">
                  <c:v>343971</c:v>
                </c:pt>
                <c:pt idx="106">
                  <c:v>350618</c:v>
                </c:pt>
                <c:pt idx="107">
                  <c:v>351904</c:v>
                </c:pt>
                <c:pt idx="108">
                  <c:v>330387</c:v>
                </c:pt>
                <c:pt idx="109">
                  <c:v>286590</c:v>
                </c:pt>
                <c:pt idx="110">
                  <c:v>204640</c:v>
                </c:pt>
              </c:numCache>
            </c:numRef>
          </c:yVal>
          <c:smooth val="1"/>
          <c:extLst>
            <c:ext xmlns:c16="http://schemas.microsoft.com/office/drawing/2014/chart" uri="{C3380CC4-5D6E-409C-BE32-E72D297353CC}">
              <c16:uniqueId val="{00000007-A52A-4E51-A453-B0FF892A9833}"/>
            </c:ext>
          </c:extLst>
        </c:ser>
        <c:dLbls>
          <c:showLegendKey val="0"/>
          <c:showVal val="0"/>
          <c:showCatName val="0"/>
          <c:showSerName val="0"/>
          <c:showPercent val="0"/>
          <c:showBubbleSize val="0"/>
        </c:dLbls>
        <c:axId val="653179152"/>
        <c:axId val="653180112"/>
      </c:scatterChart>
      <c:valAx>
        <c:axId val="653179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80112"/>
        <c:crosses val="autoZero"/>
        <c:crossBetween val="midCat"/>
      </c:valAx>
      <c:valAx>
        <c:axId val="65318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791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Coa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8</c:f>
              <c:strCache>
                <c:ptCount val="1"/>
                <c:pt idx="0">
                  <c:v>MWD</c:v>
                </c:pt>
              </c:strCache>
            </c:strRef>
          </c:tx>
          <c:spPr>
            <a:solidFill>
              <a:schemeClr val="accent1"/>
            </a:solidFill>
            <a:ln>
              <a:noFill/>
            </a:ln>
            <a:effectLst/>
          </c:spPr>
          <c:invertIfNegative val="0"/>
          <c:cat>
            <c:numRef>
              <c:f>Sheet1!$A$39:$A$124</c:f>
              <c:numCache>
                <c:formatCode>General</c:formatCode>
                <c:ptCount val="86"/>
                <c:pt idx="0">
                  <c:v>1939</c:v>
                </c:pt>
                <c:pt idx="1">
                  <c:v>1940</c:v>
                </c:pt>
                <c:pt idx="2">
                  <c:v>1941</c:v>
                </c:pt>
                <c:pt idx="3">
                  <c:v>1942</c:v>
                </c:pt>
                <c:pt idx="4">
                  <c:v>1943</c:v>
                </c:pt>
                <c:pt idx="5">
                  <c:v>1944</c:v>
                </c:pt>
                <c:pt idx="6">
                  <c:v>1945</c:v>
                </c:pt>
                <c:pt idx="7">
                  <c:v>1946</c:v>
                </c:pt>
                <c:pt idx="8">
                  <c:v>1947</c:v>
                </c:pt>
                <c:pt idx="9">
                  <c:v>1948</c:v>
                </c:pt>
                <c:pt idx="10">
                  <c:v>1949</c:v>
                </c:pt>
                <c:pt idx="11">
                  <c:v>1950</c:v>
                </c:pt>
                <c:pt idx="12">
                  <c:v>1951</c:v>
                </c:pt>
                <c:pt idx="13">
                  <c:v>1952</c:v>
                </c:pt>
                <c:pt idx="14">
                  <c:v>1953</c:v>
                </c:pt>
                <c:pt idx="15">
                  <c:v>1954</c:v>
                </c:pt>
                <c:pt idx="16">
                  <c:v>1955</c:v>
                </c:pt>
                <c:pt idx="17">
                  <c:v>1956</c:v>
                </c:pt>
                <c:pt idx="18">
                  <c:v>1957</c:v>
                </c:pt>
                <c:pt idx="19">
                  <c:v>1958</c:v>
                </c:pt>
                <c:pt idx="20">
                  <c:v>1959</c:v>
                </c:pt>
                <c:pt idx="21">
                  <c:v>1960</c:v>
                </c:pt>
                <c:pt idx="22">
                  <c:v>1961</c:v>
                </c:pt>
                <c:pt idx="23">
                  <c:v>1962</c:v>
                </c:pt>
                <c:pt idx="24">
                  <c:v>1963</c:v>
                </c:pt>
                <c:pt idx="25">
                  <c:v>1964</c:v>
                </c:pt>
                <c:pt idx="26">
                  <c:v>1965</c:v>
                </c:pt>
                <c:pt idx="27">
                  <c:v>1966</c:v>
                </c:pt>
                <c:pt idx="28">
                  <c:v>1967</c:v>
                </c:pt>
                <c:pt idx="29">
                  <c:v>1968</c:v>
                </c:pt>
                <c:pt idx="30">
                  <c:v>1969</c:v>
                </c:pt>
                <c:pt idx="31">
                  <c:v>1970</c:v>
                </c:pt>
                <c:pt idx="32">
                  <c:v>1971</c:v>
                </c:pt>
                <c:pt idx="33">
                  <c:v>1972</c:v>
                </c:pt>
                <c:pt idx="34">
                  <c:v>1973</c:v>
                </c:pt>
                <c:pt idx="35">
                  <c:v>1974</c:v>
                </c:pt>
                <c:pt idx="36">
                  <c:v>1975</c:v>
                </c:pt>
                <c:pt idx="37">
                  <c:v>1976</c:v>
                </c:pt>
                <c:pt idx="38">
                  <c:v>1977</c:v>
                </c:pt>
                <c:pt idx="39">
                  <c:v>1978</c:v>
                </c:pt>
                <c:pt idx="40">
                  <c:v>1979</c:v>
                </c:pt>
                <c:pt idx="41">
                  <c:v>1980</c:v>
                </c:pt>
                <c:pt idx="42">
                  <c:v>1981</c:v>
                </c:pt>
                <c:pt idx="43">
                  <c:v>1982</c:v>
                </c:pt>
                <c:pt idx="44">
                  <c:v>1983</c:v>
                </c:pt>
                <c:pt idx="45">
                  <c:v>1984</c:v>
                </c:pt>
                <c:pt idx="46">
                  <c:v>1985</c:v>
                </c:pt>
                <c:pt idx="47">
                  <c:v>1986</c:v>
                </c:pt>
                <c:pt idx="48">
                  <c:v>1987</c:v>
                </c:pt>
                <c:pt idx="49">
                  <c:v>1988</c:v>
                </c:pt>
                <c:pt idx="50">
                  <c:v>1989</c:v>
                </c:pt>
                <c:pt idx="51">
                  <c:v>1990</c:v>
                </c:pt>
                <c:pt idx="52">
                  <c:v>1991</c:v>
                </c:pt>
                <c:pt idx="53">
                  <c:v>1992</c:v>
                </c:pt>
                <c:pt idx="54">
                  <c:v>1993</c:v>
                </c:pt>
                <c:pt idx="55">
                  <c:v>1994</c:v>
                </c:pt>
                <c:pt idx="56">
                  <c:v>1995</c:v>
                </c:pt>
                <c:pt idx="57">
                  <c:v>1996</c:v>
                </c:pt>
                <c:pt idx="58">
                  <c:v>1997</c:v>
                </c:pt>
                <c:pt idx="59">
                  <c:v>1998</c:v>
                </c:pt>
                <c:pt idx="60">
                  <c:v>1999</c:v>
                </c:pt>
                <c:pt idx="61">
                  <c:v>2000</c:v>
                </c:pt>
                <c:pt idx="62">
                  <c:v>2001</c:v>
                </c:pt>
                <c:pt idx="63">
                  <c:v>2002</c:v>
                </c:pt>
                <c:pt idx="64">
                  <c:v>2003</c:v>
                </c:pt>
                <c:pt idx="65">
                  <c:v>2004</c:v>
                </c:pt>
                <c:pt idx="66">
                  <c:v>2005</c:v>
                </c:pt>
                <c:pt idx="67">
                  <c:v>2006</c:v>
                </c:pt>
                <c:pt idx="68">
                  <c:v>2007</c:v>
                </c:pt>
                <c:pt idx="69">
                  <c:v>2008</c:v>
                </c:pt>
                <c:pt idx="70">
                  <c:v>2009</c:v>
                </c:pt>
                <c:pt idx="71">
                  <c:v>2010</c:v>
                </c:pt>
                <c:pt idx="72">
                  <c:v>2011</c:v>
                </c:pt>
                <c:pt idx="73">
                  <c:v>2012</c:v>
                </c:pt>
                <c:pt idx="74">
                  <c:v>2013</c:v>
                </c:pt>
                <c:pt idx="75">
                  <c:v>2014</c:v>
                </c:pt>
                <c:pt idx="76">
                  <c:v>2015</c:v>
                </c:pt>
                <c:pt idx="77">
                  <c:v>2016</c:v>
                </c:pt>
                <c:pt idx="78">
                  <c:v>2017</c:v>
                </c:pt>
                <c:pt idx="79">
                  <c:v>2018</c:v>
                </c:pt>
                <c:pt idx="80">
                  <c:v>2019</c:v>
                </c:pt>
                <c:pt idx="81">
                  <c:v>2020</c:v>
                </c:pt>
                <c:pt idx="82">
                  <c:v>2021</c:v>
                </c:pt>
                <c:pt idx="83">
                  <c:v>2022</c:v>
                </c:pt>
                <c:pt idx="84">
                  <c:v>2023</c:v>
                </c:pt>
                <c:pt idx="85">
                  <c:v>2024</c:v>
                </c:pt>
              </c:numCache>
            </c:numRef>
          </c:cat>
          <c:val>
            <c:numRef>
              <c:f>Sheet1!$B$39:$B$124</c:f>
              <c:numCache>
                <c:formatCode>General</c:formatCode>
                <c:ptCount val="86"/>
                <c:pt idx="0">
                  <c:v>172500</c:v>
                </c:pt>
                <c:pt idx="1">
                  <c:v>95710</c:v>
                </c:pt>
                <c:pt idx="2">
                  <c:v>30698</c:v>
                </c:pt>
                <c:pt idx="3">
                  <c:v>31136</c:v>
                </c:pt>
                <c:pt idx="4">
                  <c:v>34630</c:v>
                </c:pt>
                <c:pt idx="5">
                  <c:v>51633</c:v>
                </c:pt>
                <c:pt idx="6">
                  <c:v>58342</c:v>
                </c:pt>
                <c:pt idx="7">
                  <c:v>80395</c:v>
                </c:pt>
                <c:pt idx="8">
                  <c:v>85356</c:v>
                </c:pt>
                <c:pt idx="9">
                  <c:v>194245</c:v>
                </c:pt>
                <c:pt idx="10">
                  <c:v>172254</c:v>
                </c:pt>
                <c:pt idx="11">
                  <c:v>179440</c:v>
                </c:pt>
                <c:pt idx="12">
                  <c:v>231370</c:v>
                </c:pt>
                <c:pt idx="13">
                  <c:v>175050</c:v>
                </c:pt>
                <c:pt idx="14">
                  <c:v>228317</c:v>
                </c:pt>
                <c:pt idx="15">
                  <c:v>341156</c:v>
                </c:pt>
                <c:pt idx="16">
                  <c:v>417080</c:v>
                </c:pt>
                <c:pt idx="17">
                  <c:v>481493</c:v>
                </c:pt>
                <c:pt idx="18">
                  <c:v>593983</c:v>
                </c:pt>
                <c:pt idx="19">
                  <c:v>540169</c:v>
                </c:pt>
                <c:pt idx="20">
                  <c:v>707938</c:v>
                </c:pt>
                <c:pt idx="21">
                  <c:v>894190</c:v>
                </c:pt>
                <c:pt idx="22">
                  <c:v>1102689</c:v>
                </c:pt>
                <c:pt idx="23">
                  <c:v>1073413</c:v>
                </c:pt>
                <c:pt idx="24">
                  <c:v>1057132</c:v>
                </c:pt>
                <c:pt idx="25">
                  <c:v>1134507</c:v>
                </c:pt>
                <c:pt idx="26">
                  <c:v>1178058</c:v>
                </c:pt>
                <c:pt idx="27">
                  <c:v>1146182</c:v>
                </c:pt>
                <c:pt idx="28">
                  <c:v>1122633</c:v>
                </c:pt>
                <c:pt idx="29">
                  <c:v>1181527</c:v>
                </c:pt>
                <c:pt idx="30">
                  <c:v>1128575</c:v>
                </c:pt>
                <c:pt idx="31">
                  <c:v>1200353</c:v>
                </c:pt>
                <c:pt idx="32">
                  <c:v>1212000</c:v>
                </c:pt>
                <c:pt idx="33">
                  <c:v>1212000</c:v>
                </c:pt>
                <c:pt idx="34">
                  <c:v>1170140</c:v>
                </c:pt>
                <c:pt idx="35">
                  <c:v>1121788</c:v>
                </c:pt>
                <c:pt idx="36">
                  <c:v>778495</c:v>
                </c:pt>
                <c:pt idx="37">
                  <c:v>790857</c:v>
                </c:pt>
                <c:pt idx="38">
                  <c:v>1276891</c:v>
                </c:pt>
                <c:pt idx="39">
                  <c:v>709859</c:v>
                </c:pt>
                <c:pt idx="40">
                  <c:v>808757</c:v>
                </c:pt>
                <c:pt idx="41">
                  <c:v>814147</c:v>
                </c:pt>
                <c:pt idx="42">
                  <c:v>826336</c:v>
                </c:pt>
                <c:pt idx="43">
                  <c:v>712951</c:v>
                </c:pt>
                <c:pt idx="44">
                  <c:v>903867</c:v>
                </c:pt>
                <c:pt idx="45">
                  <c:v>1233519</c:v>
                </c:pt>
                <c:pt idx="46">
                  <c:v>1269526</c:v>
                </c:pt>
                <c:pt idx="47">
                  <c:v>1299650</c:v>
                </c:pt>
                <c:pt idx="48">
                  <c:v>1278836</c:v>
                </c:pt>
                <c:pt idx="49">
                  <c:v>1200181</c:v>
                </c:pt>
                <c:pt idx="50">
                  <c:v>1201390</c:v>
                </c:pt>
                <c:pt idx="51">
                  <c:v>1214971</c:v>
                </c:pt>
                <c:pt idx="52">
                  <c:v>1252352</c:v>
                </c:pt>
                <c:pt idx="53">
                  <c:v>1193830</c:v>
                </c:pt>
                <c:pt idx="54">
                  <c:v>1204003</c:v>
                </c:pt>
                <c:pt idx="55">
                  <c:v>1300203</c:v>
                </c:pt>
                <c:pt idx="56">
                  <c:v>994373</c:v>
                </c:pt>
                <c:pt idx="57">
                  <c:v>1227279</c:v>
                </c:pt>
                <c:pt idx="58">
                  <c:v>1238660</c:v>
                </c:pt>
                <c:pt idx="59">
                  <c:v>1073125</c:v>
                </c:pt>
                <c:pt idx="60">
                  <c:v>1212067</c:v>
                </c:pt>
                <c:pt idx="61">
                  <c:v>1300014</c:v>
                </c:pt>
                <c:pt idx="62">
                  <c:v>1250502</c:v>
                </c:pt>
                <c:pt idx="63">
                  <c:v>1237994</c:v>
                </c:pt>
                <c:pt idx="64">
                  <c:v>683786</c:v>
                </c:pt>
                <c:pt idx="65">
                  <c:v>760032</c:v>
                </c:pt>
                <c:pt idx="66">
                  <c:v>875252</c:v>
                </c:pt>
                <c:pt idx="67">
                  <c:v>632424</c:v>
                </c:pt>
                <c:pt idx="68">
                  <c:v>713456</c:v>
                </c:pt>
                <c:pt idx="69">
                  <c:v>904850</c:v>
                </c:pt>
                <c:pt idx="70">
                  <c:v>1105232</c:v>
                </c:pt>
                <c:pt idx="71">
                  <c:v>1099061</c:v>
                </c:pt>
                <c:pt idx="72">
                  <c:v>698990</c:v>
                </c:pt>
                <c:pt idx="73">
                  <c:v>736119</c:v>
                </c:pt>
                <c:pt idx="74">
                  <c:v>1012715</c:v>
                </c:pt>
                <c:pt idx="75">
                  <c:v>1176334</c:v>
                </c:pt>
                <c:pt idx="76">
                  <c:v>1178928</c:v>
                </c:pt>
                <c:pt idx="77">
                  <c:v>997023</c:v>
                </c:pt>
                <c:pt idx="78">
                  <c:v>677027</c:v>
                </c:pt>
                <c:pt idx="79">
                  <c:v>889108</c:v>
                </c:pt>
                <c:pt idx="80">
                  <c:v>537607</c:v>
                </c:pt>
                <c:pt idx="81">
                  <c:v>815618</c:v>
                </c:pt>
                <c:pt idx="82">
                  <c:v>1075563</c:v>
                </c:pt>
                <c:pt idx="83">
                  <c:v>1127137</c:v>
                </c:pt>
                <c:pt idx="84">
                  <c:v>661500</c:v>
                </c:pt>
                <c:pt idx="85">
                  <c:v>532295</c:v>
                </c:pt>
              </c:numCache>
            </c:numRef>
          </c:val>
          <c:extLst>
            <c:ext xmlns:c16="http://schemas.microsoft.com/office/drawing/2014/chart" uri="{C3380CC4-5D6E-409C-BE32-E72D297353CC}">
              <c16:uniqueId val="{00000000-3941-4F39-88E4-89C6926A7650}"/>
            </c:ext>
          </c:extLst>
        </c:ser>
        <c:dLbls>
          <c:showLegendKey val="0"/>
          <c:showVal val="0"/>
          <c:showCatName val="0"/>
          <c:showSerName val="0"/>
          <c:showPercent val="0"/>
          <c:showBubbleSize val="0"/>
        </c:dLbls>
        <c:gapWidth val="219"/>
        <c:overlap val="-27"/>
        <c:axId val="1106302704"/>
        <c:axId val="1106309904"/>
      </c:barChart>
      <c:catAx>
        <c:axId val="110630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9904"/>
        <c:crosses val="autoZero"/>
        <c:auto val="1"/>
        <c:lblAlgn val="ctr"/>
        <c:lblOffset val="100"/>
        <c:noMultiLvlLbl val="0"/>
      </c:catAx>
      <c:valAx>
        <c:axId val="1106309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1"/>
          <c:order val="0"/>
          <c:tx>
            <c:strRef>
              <c:f>Sheet1!$B$1:$B$2</c:f>
              <c:strCache>
                <c:ptCount val="2"/>
                <c:pt idx="0">
                  <c:v>Consumptive Use</c:v>
                </c:pt>
                <c:pt idx="1">
                  <c:v>South Coast (MWD)</c:v>
                </c:pt>
              </c:strCache>
            </c:strRef>
          </c:tx>
          <c:spPr>
            <a:solidFill>
              <a:schemeClr val="accent2"/>
            </a:solidFill>
            <a:ln>
              <a:noFill/>
            </a:ln>
            <a:effectLst/>
          </c:spPr>
          <c:invertIfNegative val="0"/>
          <c:cat>
            <c:numRef>
              <c:f>Sheet1!$A$3:$A$35</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heet1!$B$3:$B$35</c:f>
              <c:numCache>
                <c:formatCode>General</c:formatCode>
                <c:ptCount val="33"/>
                <c:pt idx="0">
                  <c:v>1252352</c:v>
                </c:pt>
                <c:pt idx="1">
                  <c:v>1193830</c:v>
                </c:pt>
                <c:pt idx="2">
                  <c:v>1204003</c:v>
                </c:pt>
                <c:pt idx="3">
                  <c:v>1300203</c:v>
                </c:pt>
                <c:pt idx="4">
                  <c:v>994373</c:v>
                </c:pt>
                <c:pt idx="5">
                  <c:v>1227279</c:v>
                </c:pt>
                <c:pt idx="6">
                  <c:v>1238660</c:v>
                </c:pt>
                <c:pt idx="7">
                  <c:v>1073125</c:v>
                </c:pt>
                <c:pt idx="8">
                  <c:v>1212067</c:v>
                </c:pt>
                <c:pt idx="9">
                  <c:v>1300014</c:v>
                </c:pt>
                <c:pt idx="10">
                  <c:v>1250502</c:v>
                </c:pt>
                <c:pt idx="11">
                  <c:v>1237994</c:v>
                </c:pt>
                <c:pt idx="12">
                  <c:v>683786</c:v>
                </c:pt>
                <c:pt idx="13">
                  <c:v>760032</c:v>
                </c:pt>
                <c:pt idx="14">
                  <c:v>875252</c:v>
                </c:pt>
                <c:pt idx="15">
                  <c:v>632424</c:v>
                </c:pt>
                <c:pt idx="16">
                  <c:v>713456</c:v>
                </c:pt>
                <c:pt idx="17">
                  <c:v>904850</c:v>
                </c:pt>
                <c:pt idx="18">
                  <c:v>1105232</c:v>
                </c:pt>
                <c:pt idx="19">
                  <c:v>1099061</c:v>
                </c:pt>
                <c:pt idx="20">
                  <c:v>698990</c:v>
                </c:pt>
                <c:pt idx="21">
                  <c:v>736119</c:v>
                </c:pt>
                <c:pt idx="22">
                  <c:v>1012715</c:v>
                </c:pt>
                <c:pt idx="23">
                  <c:v>1176334</c:v>
                </c:pt>
                <c:pt idx="24">
                  <c:v>1178928</c:v>
                </c:pt>
                <c:pt idx="25">
                  <c:v>997023</c:v>
                </c:pt>
                <c:pt idx="26">
                  <c:v>677027</c:v>
                </c:pt>
                <c:pt idx="27">
                  <c:v>889108</c:v>
                </c:pt>
                <c:pt idx="28">
                  <c:v>537607</c:v>
                </c:pt>
                <c:pt idx="29">
                  <c:v>815618</c:v>
                </c:pt>
                <c:pt idx="30">
                  <c:v>1075563</c:v>
                </c:pt>
                <c:pt idx="31">
                  <c:v>1127137</c:v>
                </c:pt>
                <c:pt idx="32">
                  <c:v>661500</c:v>
                </c:pt>
              </c:numCache>
            </c:numRef>
          </c:val>
          <c:extLst>
            <c:ext xmlns:c16="http://schemas.microsoft.com/office/drawing/2014/chart" uri="{C3380CC4-5D6E-409C-BE32-E72D297353CC}">
              <c16:uniqueId val="{00000000-3C12-4997-A2FA-835F71372B52}"/>
            </c:ext>
          </c:extLst>
        </c:ser>
        <c:dLbls>
          <c:showLegendKey val="0"/>
          <c:showVal val="0"/>
          <c:showCatName val="0"/>
          <c:showSerName val="0"/>
          <c:showPercent val="0"/>
          <c:showBubbleSize val="0"/>
        </c:dLbls>
        <c:gapWidth val="219"/>
        <c:axId val="1097337280"/>
        <c:axId val="1097331520"/>
      </c:barChart>
      <c:lineChart>
        <c:grouping val="standard"/>
        <c:varyColors val="0"/>
        <c:ser>
          <c:idx val="2"/>
          <c:order val="2"/>
          <c:tx>
            <c:strRef>
              <c:f>Sheet1!$I$2</c:f>
              <c:strCache>
                <c:ptCount val="1"/>
                <c:pt idx="0">
                  <c:v>1991-2002</c:v>
                </c:pt>
              </c:strCache>
            </c:strRef>
          </c:tx>
          <c:spPr>
            <a:ln w="28575" cap="rnd">
              <a:solidFill>
                <a:schemeClr val="accent3"/>
              </a:solidFill>
              <a:round/>
            </a:ln>
            <a:effectLst/>
          </c:spPr>
          <c:marker>
            <c:symbol val="none"/>
          </c:marker>
          <c:val>
            <c:numRef>
              <c:f>Sheet1!$I$3:$I$35</c:f>
              <c:numCache>
                <c:formatCode>General</c:formatCode>
                <c:ptCount val="33"/>
                <c:pt idx="0">
                  <c:v>1207033.5</c:v>
                </c:pt>
                <c:pt idx="1">
                  <c:v>1207033.5</c:v>
                </c:pt>
                <c:pt idx="2">
                  <c:v>1207033.5</c:v>
                </c:pt>
                <c:pt idx="3">
                  <c:v>1207033.5</c:v>
                </c:pt>
                <c:pt idx="4">
                  <c:v>1207033.5</c:v>
                </c:pt>
                <c:pt idx="5">
                  <c:v>1207033.5</c:v>
                </c:pt>
                <c:pt idx="6">
                  <c:v>1207033.5</c:v>
                </c:pt>
                <c:pt idx="7">
                  <c:v>1207033.5</c:v>
                </c:pt>
                <c:pt idx="8">
                  <c:v>1207033.5</c:v>
                </c:pt>
                <c:pt idx="9">
                  <c:v>1207033.5</c:v>
                </c:pt>
                <c:pt idx="10">
                  <c:v>1207033.5</c:v>
                </c:pt>
                <c:pt idx="11">
                  <c:v>1207033.5</c:v>
                </c:pt>
              </c:numCache>
            </c:numRef>
          </c:val>
          <c:smooth val="0"/>
          <c:extLst>
            <c:ext xmlns:c16="http://schemas.microsoft.com/office/drawing/2014/chart" uri="{C3380CC4-5D6E-409C-BE32-E72D297353CC}">
              <c16:uniqueId val="{00000001-3C12-4997-A2FA-835F71372B52}"/>
            </c:ext>
          </c:extLst>
        </c:ser>
        <c:ser>
          <c:idx val="3"/>
          <c:order val="3"/>
          <c:tx>
            <c:strRef>
              <c:f>Sheet1!$J$2</c:f>
              <c:strCache>
                <c:ptCount val="1"/>
                <c:pt idx="0">
                  <c:v>2003-2023</c:v>
                </c:pt>
              </c:strCache>
            </c:strRef>
          </c:tx>
          <c:spPr>
            <a:ln w="28575" cap="rnd">
              <a:solidFill>
                <a:schemeClr val="accent4"/>
              </a:solidFill>
              <a:round/>
            </a:ln>
            <a:effectLst/>
          </c:spPr>
          <c:marker>
            <c:symbol val="none"/>
          </c:marker>
          <c:val>
            <c:numRef>
              <c:f>Sheet1!$J$3:$J$35</c:f>
              <c:numCache>
                <c:formatCode>General</c:formatCode>
                <c:ptCount val="33"/>
                <c:pt idx="12">
                  <c:v>874179.14285714284</c:v>
                </c:pt>
                <c:pt idx="13">
                  <c:v>874179.14285714284</c:v>
                </c:pt>
                <c:pt idx="14">
                  <c:v>874179.14285714284</c:v>
                </c:pt>
                <c:pt idx="15">
                  <c:v>874179.14285714284</c:v>
                </c:pt>
                <c:pt idx="16">
                  <c:v>874179.14285714284</c:v>
                </c:pt>
                <c:pt idx="17">
                  <c:v>874179.14285714284</c:v>
                </c:pt>
                <c:pt idx="18">
                  <c:v>874179.14285714284</c:v>
                </c:pt>
                <c:pt idx="19">
                  <c:v>874179.14285714284</c:v>
                </c:pt>
                <c:pt idx="20">
                  <c:v>874179.14285714284</c:v>
                </c:pt>
                <c:pt idx="21">
                  <c:v>874179.14285714284</c:v>
                </c:pt>
                <c:pt idx="22">
                  <c:v>874179.14285714284</c:v>
                </c:pt>
                <c:pt idx="23">
                  <c:v>874179.14285714284</c:v>
                </c:pt>
                <c:pt idx="24">
                  <c:v>874179.14285714284</c:v>
                </c:pt>
                <c:pt idx="25">
                  <c:v>874179.14285714284</c:v>
                </c:pt>
                <c:pt idx="26">
                  <c:v>874179.14285714284</c:v>
                </c:pt>
                <c:pt idx="27">
                  <c:v>874179.14285714284</c:v>
                </c:pt>
                <c:pt idx="28">
                  <c:v>874179.14285714284</c:v>
                </c:pt>
                <c:pt idx="29">
                  <c:v>874179.14285714284</c:v>
                </c:pt>
                <c:pt idx="30">
                  <c:v>874179.14285714284</c:v>
                </c:pt>
                <c:pt idx="31">
                  <c:v>874179.14285714284</c:v>
                </c:pt>
                <c:pt idx="32">
                  <c:v>874179.14285714284</c:v>
                </c:pt>
              </c:numCache>
            </c:numRef>
          </c:val>
          <c:smooth val="0"/>
          <c:extLst>
            <c:ext xmlns:c16="http://schemas.microsoft.com/office/drawing/2014/chart" uri="{C3380CC4-5D6E-409C-BE32-E72D297353CC}">
              <c16:uniqueId val="{00000002-3C12-4997-A2FA-835F71372B52}"/>
            </c:ext>
          </c:extLst>
        </c:ser>
        <c:dLbls>
          <c:showLegendKey val="0"/>
          <c:showVal val="0"/>
          <c:showCatName val="0"/>
          <c:showSerName val="0"/>
          <c:showPercent val="0"/>
          <c:showBubbleSize val="0"/>
        </c:dLbls>
        <c:marker val="1"/>
        <c:smooth val="0"/>
        <c:axId val="1097337280"/>
        <c:axId val="1097331520"/>
      </c:lineChart>
      <c:lineChart>
        <c:grouping val="standard"/>
        <c:varyColors val="0"/>
        <c:ser>
          <c:idx val="0"/>
          <c:order val="1"/>
          <c:tx>
            <c:strRef>
              <c:f>Sheet1!$E$2</c:f>
              <c:strCache>
                <c:ptCount val="1"/>
                <c:pt idx="0">
                  <c:v>SWDI delta</c:v>
                </c:pt>
              </c:strCache>
            </c:strRef>
          </c:tx>
          <c:spPr>
            <a:ln w="28575" cap="rnd">
              <a:solidFill>
                <a:schemeClr val="accent1"/>
              </a:solidFill>
              <a:round/>
            </a:ln>
            <a:effectLst/>
          </c:spPr>
          <c:marker>
            <c:symbol val="none"/>
          </c:marker>
          <c:cat>
            <c:numRef>
              <c:f>Sheet1!$A$3:$A$35</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heet1!$E$3:$E$35</c:f>
              <c:numCache>
                <c:formatCode>General</c:formatCode>
                <c:ptCount val="33"/>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pt idx="9">
                  <c:v>0.62777777777777699</c:v>
                </c:pt>
                <c:pt idx="10">
                  <c:v>0.38333333333333303</c:v>
                </c:pt>
                <c:pt idx="11">
                  <c:v>0.46388888888888802</c:v>
                </c:pt>
                <c:pt idx="12">
                  <c:v>0.61111111111111105</c:v>
                </c:pt>
                <c:pt idx="13">
                  <c:v>0.51388888888888895</c:v>
                </c:pt>
                <c:pt idx="14">
                  <c:v>0.81111111111111101</c:v>
                </c:pt>
                <c:pt idx="15">
                  <c:v>0.89722222222222203</c:v>
                </c:pt>
                <c:pt idx="16">
                  <c:v>0.38055555555555498</c:v>
                </c:pt>
                <c:pt idx="17">
                  <c:v>0.23611111111111099</c:v>
                </c:pt>
                <c:pt idx="18">
                  <c:v>0.23055555555555499</c:v>
                </c:pt>
                <c:pt idx="19">
                  <c:v>0.57777777777777695</c:v>
                </c:pt>
                <c:pt idx="20">
                  <c:v>0.93055555555555503</c:v>
                </c:pt>
                <c:pt idx="21">
                  <c:v>0.48611111111111099</c:v>
                </c:pt>
                <c:pt idx="22">
                  <c:v>0.313888888888888</c:v>
                </c:pt>
                <c:pt idx="23">
                  <c:v>7.2222222222222104E-2</c:v>
                </c:pt>
                <c:pt idx="24">
                  <c:v>5.83333333333333E-2</c:v>
                </c:pt>
                <c:pt idx="25">
                  <c:v>0.3</c:v>
                </c:pt>
                <c:pt idx="26">
                  <c:v>0.85833333333333295</c:v>
                </c:pt>
                <c:pt idx="27">
                  <c:v>0.46111111111111103</c:v>
                </c:pt>
                <c:pt idx="28">
                  <c:v>0.79444444444444395</c:v>
                </c:pt>
                <c:pt idx="29">
                  <c:v>0.41111111111111098</c:v>
                </c:pt>
                <c:pt idx="30">
                  <c:v>0.11111111111111099</c:v>
                </c:pt>
                <c:pt idx="31">
                  <c:v>0.155555555555555</c:v>
                </c:pt>
                <c:pt idx="32">
                  <c:v>0.85</c:v>
                </c:pt>
              </c:numCache>
            </c:numRef>
          </c:val>
          <c:smooth val="0"/>
          <c:extLst>
            <c:ext xmlns:c16="http://schemas.microsoft.com/office/drawing/2014/chart" uri="{C3380CC4-5D6E-409C-BE32-E72D297353CC}">
              <c16:uniqueId val="{00000003-3C12-4997-A2FA-835F71372B52}"/>
            </c:ext>
          </c:extLst>
        </c:ser>
        <c:dLbls>
          <c:showLegendKey val="0"/>
          <c:showVal val="0"/>
          <c:showCatName val="0"/>
          <c:showSerName val="0"/>
          <c:showPercent val="0"/>
          <c:showBubbleSize val="0"/>
        </c:dLbls>
        <c:marker val="1"/>
        <c:smooth val="0"/>
        <c:axId val="1609954847"/>
        <c:axId val="1609954367"/>
      </c:lineChart>
      <c:catAx>
        <c:axId val="109733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7331520"/>
        <c:crosses val="autoZero"/>
        <c:auto val="1"/>
        <c:lblAlgn val="ctr"/>
        <c:lblOffset val="100"/>
        <c:noMultiLvlLbl val="0"/>
      </c:catAx>
      <c:valAx>
        <c:axId val="109733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7337280"/>
        <c:crosses val="autoZero"/>
        <c:crossBetween val="between"/>
      </c:valAx>
      <c:valAx>
        <c:axId val="1609954367"/>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9954847"/>
        <c:crosses val="max"/>
        <c:crossBetween val="between"/>
      </c:valAx>
      <c:catAx>
        <c:axId val="1609954847"/>
        <c:scaling>
          <c:orientation val="minMax"/>
        </c:scaling>
        <c:delete val="1"/>
        <c:axPos val="b"/>
        <c:numFmt formatCode="General" sourceLinked="1"/>
        <c:majorTickMark val="out"/>
        <c:minorTickMark val="none"/>
        <c:tickLblPos val="nextTo"/>
        <c:crossAx val="160995436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CU SC vs SWDI delta 1991-200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91738324229797"/>
          <c:y val="0.19107007793745273"/>
          <c:w val="0.83306434613125768"/>
          <c:h val="0.72631779493199233"/>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5.5267716535433074E-2"/>
                  <c:y val="-0.182080417031204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E$3:$E$14</c:f>
              <c:numCache>
                <c:formatCode>General</c:formatCode>
                <c:ptCount val="12"/>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pt idx="9">
                  <c:v>0.62777777777777699</c:v>
                </c:pt>
                <c:pt idx="10">
                  <c:v>0.38333333333333303</c:v>
                </c:pt>
                <c:pt idx="11">
                  <c:v>0.46388888888888802</c:v>
                </c:pt>
              </c:numCache>
            </c:numRef>
          </c:xVal>
          <c:yVal>
            <c:numRef>
              <c:f>Sheet1!$B$3:$B$14</c:f>
              <c:numCache>
                <c:formatCode>General</c:formatCode>
                <c:ptCount val="12"/>
                <c:pt idx="0">
                  <c:v>1252352</c:v>
                </c:pt>
                <c:pt idx="1">
                  <c:v>1193830</c:v>
                </c:pt>
                <c:pt idx="2">
                  <c:v>1204003</c:v>
                </c:pt>
                <c:pt idx="3">
                  <c:v>1300203</c:v>
                </c:pt>
                <c:pt idx="4">
                  <c:v>994373</c:v>
                </c:pt>
                <c:pt idx="5">
                  <c:v>1227279</c:v>
                </c:pt>
                <c:pt idx="6">
                  <c:v>1238660</c:v>
                </c:pt>
                <c:pt idx="7">
                  <c:v>1073125</c:v>
                </c:pt>
                <c:pt idx="8">
                  <c:v>1212067</c:v>
                </c:pt>
                <c:pt idx="9">
                  <c:v>1300014</c:v>
                </c:pt>
                <c:pt idx="10">
                  <c:v>1250502</c:v>
                </c:pt>
                <c:pt idx="11">
                  <c:v>1237994</c:v>
                </c:pt>
              </c:numCache>
            </c:numRef>
          </c:yVal>
          <c:smooth val="0"/>
          <c:extLst>
            <c:ext xmlns:c16="http://schemas.microsoft.com/office/drawing/2014/chart" uri="{C3380CC4-5D6E-409C-BE32-E72D297353CC}">
              <c16:uniqueId val="{00000001-D97E-4A0A-B430-8946543636E0}"/>
            </c:ext>
          </c:extLst>
        </c:ser>
        <c:dLbls>
          <c:showLegendKey val="0"/>
          <c:showVal val="0"/>
          <c:showCatName val="0"/>
          <c:showSerName val="0"/>
          <c:showPercent val="0"/>
          <c:showBubbleSize val="0"/>
        </c:dLbls>
        <c:axId val="1690950080"/>
        <c:axId val="1690950560"/>
      </c:scatterChart>
      <c:valAx>
        <c:axId val="1690950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950560"/>
        <c:crosses val="autoZero"/>
        <c:crossBetween val="midCat"/>
      </c:valAx>
      <c:valAx>
        <c:axId val="1690950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950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CU SC vs SWDI delta 2003-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5.5267716535433074E-2"/>
                  <c:y val="-0.182080417031204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E$15:$E$35</c:f>
              <c:numCache>
                <c:formatCode>General</c:formatCode>
                <c:ptCount val="21"/>
                <c:pt idx="0">
                  <c:v>0.61111111111111105</c:v>
                </c:pt>
                <c:pt idx="1">
                  <c:v>0.51388888888888895</c:v>
                </c:pt>
                <c:pt idx="2">
                  <c:v>0.81111111111111101</c:v>
                </c:pt>
                <c:pt idx="3">
                  <c:v>0.89722222222222203</c:v>
                </c:pt>
                <c:pt idx="4">
                  <c:v>0.38055555555555498</c:v>
                </c:pt>
                <c:pt idx="5">
                  <c:v>0.23611111111111099</c:v>
                </c:pt>
                <c:pt idx="6">
                  <c:v>0.23055555555555499</c:v>
                </c:pt>
                <c:pt idx="7">
                  <c:v>0.57777777777777695</c:v>
                </c:pt>
                <c:pt idx="8">
                  <c:v>0.93055555555555503</c:v>
                </c:pt>
                <c:pt idx="9">
                  <c:v>0.48611111111111099</c:v>
                </c:pt>
                <c:pt idx="10">
                  <c:v>0.313888888888888</c:v>
                </c:pt>
                <c:pt idx="11">
                  <c:v>7.2222222222222104E-2</c:v>
                </c:pt>
                <c:pt idx="12">
                  <c:v>5.83333333333333E-2</c:v>
                </c:pt>
                <c:pt idx="13">
                  <c:v>0.3</c:v>
                </c:pt>
                <c:pt idx="14">
                  <c:v>0.85833333333333295</c:v>
                </c:pt>
                <c:pt idx="15">
                  <c:v>0.46111111111111103</c:v>
                </c:pt>
                <c:pt idx="16">
                  <c:v>0.79444444444444395</c:v>
                </c:pt>
                <c:pt idx="17">
                  <c:v>0.41111111111111098</c:v>
                </c:pt>
                <c:pt idx="18">
                  <c:v>0.11111111111111099</c:v>
                </c:pt>
                <c:pt idx="19">
                  <c:v>0.155555555555555</c:v>
                </c:pt>
                <c:pt idx="20">
                  <c:v>0.85</c:v>
                </c:pt>
              </c:numCache>
            </c:numRef>
          </c:xVal>
          <c:yVal>
            <c:numRef>
              <c:f>Sheet1!$B$15:$B$35</c:f>
              <c:numCache>
                <c:formatCode>General</c:formatCode>
                <c:ptCount val="21"/>
                <c:pt idx="0">
                  <c:v>683786</c:v>
                </c:pt>
                <c:pt idx="1">
                  <c:v>760032</c:v>
                </c:pt>
                <c:pt idx="2">
                  <c:v>875252</c:v>
                </c:pt>
                <c:pt idx="3">
                  <c:v>632424</c:v>
                </c:pt>
                <c:pt idx="4">
                  <c:v>713456</c:v>
                </c:pt>
                <c:pt idx="5">
                  <c:v>904850</c:v>
                </c:pt>
                <c:pt idx="6">
                  <c:v>1105232</c:v>
                </c:pt>
                <c:pt idx="7">
                  <c:v>1099061</c:v>
                </c:pt>
                <c:pt idx="8">
                  <c:v>698990</c:v>
                </c:pt>
                <c:pt idx="9">
                  <c:v>736119</c:v>
                </c:pt>
                <c:pt idx="10">
                  <c:v>1012715</c:v>
                </c:pt>
                <c:pt idx="11">
                  <c:v>1176334</c:v>
                </c:pt>
                <c:pt idx="12">
                  <c:v>1178928</c:v>
                </c:pt>
                <c:pt idx="13">
                  <c:v>997023</c:v>
                </c:pt>
                <c:pt idx="14">
                  <c:v>677027</c:v>
                </c:pt>
                <c:pt idx="15">
                  <c:v>889108</c:v>
                </c:pt>
                <c:pt idx="16">
                  <c:v>537607</c:v>
                </c:pt>
                <c:pt idx="17">
                  <c:v>815618</c:v>
                </c:pt>
                <c:pt idx="18">
                  <c:v>1075563</c:v>
                </c:pt>
                <c:pt idx="19">
                  <c:v>1127137</c:v>
                </c:pt>
                <c:pt idx="20">
                  <c:v>661500</c:v>
                </c:pt>
              </c:numCache>
            </c:numRef>
          </c:yVal>
          <c:smooth val="0"/>
          <c:extLst>
            <c:ext xmlns:c16="http://schemas.microsoft.com/office/drawing/2014/chart" uri="{C3380CC4-5D6E-409C-BE32-E72D297353CC}">
              <c16:uniqueId val="{00000001-8886-426B-9E67-4742192240B2}"/>
            </c:ext>
          </c:extLst>
        </c:ser>
        <c:dLbls>
          <c:showLegendKey val="0"/>
          <c:showVal val="0"/>
          <c:showCatName val="0"/>
          <c:showSerName val="0"/>
          <c:showPercent val="0"/>
          <c:showBubbleSize val="0"/>
        </c:dLbls>
        <c:axId val="1690950080"/>
        <c:axId val="1690950560"/>
      </c:scatterChart>
      <c:valAx>
        <c:axId val="1690950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950560"/>
        <c:crosses val="autoZero"/>
        <c:crossBetween val="midCat"/>
      </c:valAx>
      <c:valAx>
        <c:axId val="1690950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950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WR vs USBR SC CU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9.1006379099649204E-2"/>
                  <c:y val="-0.2386207744098877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K$91:$K$109</c:f>
              <c:numCache>
                <c:formatCode>General</c:formatCode>
                <c:ptCount val="19"/>
                <c:pt idx="0">
                  <c:v>1273874</c:v>
                </c:pt>
                <c:pt idx="1">
                  <c:v>762096</c:v>
                </c:pt>
                <c:pt idx="2">
                  <c:v>716061</c:v>
                </c:pt>
                <c:pt idx="3">
                  <c:v>866477</c:v>
                </c:pt>
                <c:pt idx="4">
                  <c:v>821178</c:v>
                </c:pt>
                <c:pt idx="5">
                  <c:v>685511</c:v>
                </c:pt>
                <c:pt idx="6">
                  <c:v>800527</c:v>
                </c:pt>
                <c:pt idx="7">
                  <c:v>1063605</c:v>
                </c:pt>
                <c:pt idx="8">
                  <c:v>1042431</c:v>
                </c:pt>
                <c:pt idx="9">
                  <c:v>962427</c:v>
                </c:pt>
                <c:pt idx="10">
                  <c:v>722597</c:v>
                </c:pt>
                <c:pt idx="11">
                  <c:v>780329</c:v>
                </c:pt>
                <c:pt idx="12">
                  <c:v>1136964</c:v>
                </c:pt>
                <c:pt idx="13">
                  <c:v>1194130</c:v>
                </c:pt>
                <c:pt idx="14">
                  <c:v>1054148</c:v>
                </c:pt>
                <c:pt idx="15">
                  <c:v>661899</c:v>
                </c:pt>
                <c:pt idx="16">
                  <c:v>906820</c:v>
                </c:pt>
                <c:pt idx="17">
                  <c:v>686372</c:v>
                </c:pt>
                <c:pt idx="18">
                  <c:v>627605</c:v>
                </c:pt>
              </c:numCache>
            </c:numRef>
          </c:xVal>
          <c:y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yVal>
          <c:smooth val="0"/>
          <c:extLst>
            <c:ext xmlns:c16="http://schemas.microsoft.com/office/drawing/2014/chart" uri="{C3380CC4-5D6E-409C-BE32-E72D297353CC}">
              <c16:uniqueId val="{00000001-2928-4BC8-9821-69EE28026471}"/>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5CEB-403A-A06D-52A98FC458EF}"/>
            </c:ext>
          </c:extLst>
        </c:ser>
        <c:ser>
          <c:idx val="1"/>
          <c:order val="1"/>
          <c:tx>
            <c:strRef>
              <c:f>Colorado!$K$2</c:f>
              <c:strCache>
                <c:ptCount val="1"/>
                <c:pt idx="0">
                  <c:v>USBR MWD CU (south coast)</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K$91:$K$109</c:f>
              <c:numCache>
                <c:formatCode>General</c:formatCode>
                <c:ptCount val="19"/>
                <c:pt idx="0">
                  <c:v>1273874</c:v>
                </c:pt>
                <c:pt idx="1">
                  <c:v>762096</c:v>
                </c:pt>
                <c:pt idx="2">
                  <c:v>716061</c:v>
                </c:pt>
                <c:pt idx="3">
                  <c:v>866477</c:v>
                </c:pt>
                <c:pt idx="4">
                  <c:v>821178</c:v>
                </c:pt>
                <c:pt idx="5">
                  <c:v>685511</c:v>
                </c:pt>
                <c:pt idx="6">
                  <c:v>800527</c:v>
                </c:pt>
                <c:pt idx="7">
                  <c:v>1063605</c:v>
                </c:pt>
                <c:pt idx="8">
                  <c:v>1042431</c:v>
                </c:pt>
                <c:pt idx="9">
                  <c:v>962427</c:v>
                </c:pt>
                <c:pt idx="10">
                  <c:v>722597</c:v>
                </c:pt>
                <c:pt idx="11">
                  <c:v>780329</c:v>
                </c:pt>
                <c:pt idx="12">
                  <c:v>1136964</c:v>
                </c:pt>
                <c:pt idx="13">
                  <c:v>1194130</c:v>
                </c:pt>
                <c:pt idx="14">
                  <c:v>1054148</c:v>
                </c:pt>
                <c:pt idx="15">
                  <c:v>661899</c:v>
                </c:pt>
                <c:pt idx="16">
                  <c:v>906820</c:v>
                </c:pt>
                <c:pt idx="17">
                  <c:v>686372</c:v>
                </c:pt>
                <c:pt idx="18">
                  <c:v>627605</c:v>
                </c:pt>
              </c:numCache>
            </c:numRef>
          </c:val>
          <c:extLst>
            <c:ext xmlns:c16="http://schemas.microsoft.com/office/drawing/2014/chart" uri="{C3380CC4-5D6E-409C-BE32-E72D297353CC}">
              <c16:uniqueId val="{00000001-5CEB-403A-A06D-52A98FC458EF}"/>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vs</a:t>
            </a:r>
            <a:r>
              <a:rPr lang="en-US" baseline="0"/>
              <a:t> </a:t>
            </a:r>
            <a:r>
              <a:rPr lang="en-US"/>
              <a:t>DW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4</c:f>
              <c:numCache>
                <c:formatCode>General</c:formatCode>
                <c:ptCount val="102"/>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6000</c:v>
                </c:pt>
                <c:pt idx="100" formatCode="#,##0">
                  <c:v>1168000</c:v>
                </c:pt>
                <c:pt idx="101" formatCode="#,##0">
                  <c:v>1178000</c:v>
                </c:pt>
              </c:numCache>
            </c:numRef>
          </c:xVal>
          <c:yVal>
            <c:numRef>
              <c:f>Colorado!$C$3:$C$112</c:f>
              <c:numCache>
                <c:formatCode>General</c:formatCode>
                <c:ptCount val="110"/>
                <c:pt idx="88">
                  <c:v>1309300</c:v>
                </c:pt>
                <c:pt idx="89">
                  <c:v>756600</c:v>
                </c:pt>
                <c:pt idx="90">
                  <c:v>1098500</c:v>
                </c:pt>
                <c:pt idx="91">
                  <c:v>771700</c:v>
                </c:pt>
                <c:pt idx="92">
                  <c:v>806700</c:v>
                </c:pt>
                <c:pt idx="93">
                  <c:v>1079400</c:v>
                </c:pt>
                <c:pt idx="94">
                  <c:v>1254400</c:v>
                </c:pt>
                <c:pt idx="95">
                  <c:v>1216400</c:v>
                </c:pt>
                <c:pt idx="96">
                  <c:v>987800</c:v>
                </c:pt>
                <c:pt idx="97">
                  <c:v>955800</c:v>
                </c:pt>
                <c:pt idx="98">
                  <c:v>902200</c:v>
                </c:pt>
                <c:pt idx="99">
                  <c:v>1304100</c:v>
                </c:pt>
                <c:pt idx="100">
                  <c:v>1730300</c:v>
                </c:pt>
                <c:pt idx="101">
                  <c:v>1573200</c:v>
                </c:pt>
                <c:pt idx="102">
                  <c:v>1186600</c:v>
                </c:pt>
                <c:pt idx="104">
                  <c:v>917100</c:v>
                </c:pt>
                <c:pt idx="105">
                  <c:v>775400</c:v>
                </c:pt>
                <c:pt idx="106">
                  <c:v>834700</c:v>
                </c:pt>
              </c:numCache>
            </c:numRef>
          </c:yVal>
          <c:smooth val="0"/>
          <c:extLst>
            <c:ext xmlns:c16="http://schemas.microsoft.com/office/drawing/2014/chart" uri="{C3380CC4-5D6E-409C-BE32-E72D297353CC}">
              <c16:uniqueId val="{00000001-9391-4D8F-8B84-755DC6571033}"/>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2086-49E7-9C9D-FF1FED26C3DA}"/>
            </c:ext>
          </c:extLst>
        </c:ser>
        <c:ser>
          <c:idx val="1"/>
          <c:order val="1"/>
          <c:tx>
            <c:strRef>
              <c:f>Colorado!$B$2</c:f>
              <c:strCache>
                <c:ptCount val="1"/>
                <c:pt idx="0">
                  <c:v>MWD</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B$91:$B$109</c:f>
              <c:numCache>
                <c:formatCode>#,##0</c:formatCode>
                <c:ptCount val="19"/>
                <c:pt idx="0">
                  <c:v>1198000</c:v>
                </c:pt>
                <c:pt idx="1">
                  <c:v>676000</c:v>
                </c:pt>
                <c:pt idx="2">
                  <c:v>741000</c:v>
                </c:pt>
                <c:pt idx="3">
                  <c:v>707000</c:v>
                </c:pt>
                <c:pt idx="4">
                  <c:v>514000</c:v>
                </c:pt>
                <c:pt idx="5">
                  <c:v>696000</c:v>
                </c:pt>
                <c:pt idx="6">
                  <c:v>896000</c:v>
                </c:pt>
                <c:pt idx="7">
                  <c:v>1044000</c:v>
                </c:pt>
                <c:pt idx="8">
                  <c:v>837000</c:v>
                </c:pt>
                <c:pt idx="9">
                  <c:v>445000</c:v>
                </c:pt>
                <c:pt idx="10">
                  <c:v>455000</c:v>
                </c:pt>
                <c:pt idx="11">
                  <c:v>984000</c:v>
                </c:pt>
                <c:pt idx="12">
                  <c:v>1168000</c:v>
                </c:pt>
                <c:pt idx="13">
                  <c:v>1187000</c:v>
                </c:pt>
                <c:pt idx="14">
                  <c:v>961000</c:v>
                </c:pt>
                <c:pt idx="15">
                  <c:v>282000</c:v>
                </c:pt>
                <c:pt idx="16">
                  <c:v>757000</c:v>
                </c:pt>
                <c:pt idx="17">
                  <c:v>298000</c:v>
                </c:pt>
                <c:pt idx="18">
                  <c:v>687000</c:v>
                </c:pt>
              </c:numCache>
            </c:numRef>
          </c:val>
          <c:extLst>
            <c:ext xmlns:c16="http://schemas.microsoft.com/office/drawing/2014/chart" uri="{C3380CC4-5D6E-409C-BE32-E72D297353CC}">
              <c16:uniqueId val="{00000001-2086-49E7-9C9D-FF1FED26C3DA}"/>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BR MWD CU CY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9</c:f>
              <c:numCache>
                <c:formatCode>General</c:formatCode>
                <c:ptCount val="107"/>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6000</c:v>
                </c:pt>
                <c:pt idx="100" formatCode="#,##0">
                  <c:v>1168000</c:v>
                </c:pt>
                <c:pt idx="101" formatCode="#,##0">
                  <c:v>1178000</c:v>
                </c:pt>
                <c:pt idx="102" formatCode="#,##0">
                  <c:v>961000</c:v>
                </c:pt>
                <c:pt idx="103" formatCode="#,##0">
                  <c:v>282000</c:v>
                </c:pt>
                <c:pt idx="104" formatCode="#,##0">
                  <c:v>757000</c:v>
                </c:pt>
                <c:pt idx="105" formatCode="#,##0">
                  <c:v>298000</c:v>
                </c:pt>
                <c:pt idx="106" formatCode="#,##0">
                  <c:v>687000</c:v>
                </c:pt>
              </c:numCache>
            </c:numRef>
          </c:xVal>
          <c:yVal>
            <c:numRef>
              <c:f>Colorado!$G$3:$G$109</c:f>
              <c:numCache>
                <c:formatCode>General</c:formatCode>
                <c:ptCount val="10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3">
                  <c:v>677027</c:v>
                </c:pt>
                <c:pt idx="104">
                  <c:v>889108</c:v>
                </c:pt>
                <c:pt idx="105">
                  <c:v>537607</c:v>
                </c:pt>
                <c:pt idx="106">
                  <c:v>815618</c:v>
                </c:pt>
              </c:numCache>
            </c:numRef>
          </c:yVal>
          <c:smooth val="0"/>
          <c:extLst>
            <c:ext xmlns:c16="http://schemas.microsoft.com/office/drawing/2014/chart" uri="{C3380CC4-5D6E-409C-BE32-E72D297353CC}">
              <c16:uniqueId val="{00000001-1C4E-41F1-B6E5-012C90429E36}"/>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lorado!$B$2</c:f>
              <c:strCache>
                <c:ptCount val="1"/>
                <c:pt idx="0">
                  <c:v>MWD</c:v>
                </c:pt>
              </c:strCache>
            </c:strRef>
          </c:tx>
          <c:spPr>
            <a:solidFill>
              <a:schemeClr val="accent1"/>
            </a:solidFill>
            <a:ln>
              <a:noFill/>
            </a:ln>
            <a:effectLst/>
          </c:spPr>
          <c:invertIfNegative val="0"/>
          <c:cat>
            <c:numRef>
              <c:f>Colorado!$A$65:$A$109</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lorado!$B$65:$B$109</c:f>
              <c:numCache>
                <c:formatCode>#,##0</c:formatCode>
                <c:ptCount val="45"/>
                <c:pt idx="0">
                  <c:v>778000</c:v>
                </c:pt>
                <c:pt idx="1">
                  <c:v>1277000</c:v>
                </c:pt>
                <c:pt idx="2">
                  <c:v>710000</c:v>
                </c:pt>
                <c:pt idx="3">
                  <c:v>784000</c:v>
                </c:pt>
                <c:pt idx="4">
                  <c:v>791000</c:v>
                </c:pt>
                <c:pt idx="5">
                  <c:v>791000</c:v>
                </c:pt>
                <c:pt idx="6">
                  <c:v>686000</c:v>
                </c:pt>
                <c:pt idx="7">
                  <c:v>850000</c:v>
                </c:pt>
                <c:pt idx="8">
                  <c:v>1150000</c:v>
                </c:pt>
                <c:pt idx="9">
                  <c:v>1018000</c:v>
                </c:pt>
                <c:pt idx="10">
                  <c:v>1001000</c:v>
                </c:pt>
                <c:pt idx="11">
                  <c:v>1175000</c:v>
                </c:pt>
                <c:pt idx="12">
                  <c:v>1199000</c:v>
                </c:pt>
                <c:pt idx="13">
                  <c:v>1189000</c:v>
                </c:pt>
                <c:pt idx="14">
                  <c:v>1183000</c:v>
                </c:pt>
                <c:pt idx="15">
                  <c:v>1252000</c:v>
                </c:pt>
                <c:pt idx="16">
                  <c:v>1153000</c:v>
                </c:pt>
                <c:pt idx="17">
                  <c:v>1144000</c:v>
                </c:pt>
                <c:pt idx="18">
                  <c:v>1263000</c:v>
                </c:pt>
                <c:pt idx="19">
                  <c:v>933000</c:v>
                </c:pt>
                <c:pt idx="20">
                  <c:v>1089000</c:v>
                </c:pt>
                <c:pt idx="21">
                  <c:v>1125000</c:v>
                </c:pt>
                <c:pt idx="22">
                  <c:v>941000</c:v>
                </c:pt>
                <c:pt idx="23">
                  <c:v>1072000</c:v>
                </c:pt>
                <c:pt idx="24">
                  <c:v>1217000</c:v>
                </c:pt>
                <c:pt idx="25">
                  <c:v>1245000</c:v>
                </c:pt>
                <c:pt idx="26">
                  <c:v>1198000</c:v>
                </c:pt>
                <c:pt idx="27">
                  <c:v>676000</c:v>
                </c:pt>
                <c:pt idx="28">
                  <c:v>741000</c:v>
                </c:pt>
                <c:pt idx="29">
                  <c:v>707000</c:v>
                </c:pt>
                <c:pt idx="30">
                  <c:v>514000</c:v>
                </c:pt>
                <c:pt idx="31">
                  <c:v>696000</c:v>
                </c:pt>
                <c:pt idx="32">
                  <c:v>896000</c:v>
                </c:pt>
                <c:pt idx="33">
                  <c:v>1044000</c:v>
                </c:pt>
                <c:pt idx="34">
                  <c:v>837000</c:v>
                </c:pt>
                <c:pt idx="35">
                  <c:v>445000</c:v>
                </c:pt>
                <c:pt idx="36">
                  <c:v>455000</c:v>
                </c:pt>
                <c:pt idx="37">
                  <c:v>986000</c:v>
                </c:pt>
                <c:pt idx="38">
                  <c:v>1168000</c:v>
                </c:pt>
                <c:pt idx="39">
                  <c:v>1178000</c:v>
                </c:pt>
                <c:pt idx="40">
                  <c:v>961000</c:v>
                </c:pt>
                <c:pt idx="41">
                  <c:v>282000</c:v>
                </c:pt>
                <c:pt idx="42">
                  <c:v>757000</c:v>
                </c:pt>
                <c:pt idx="43">
                  <c:v>298000</c:v>
                </c:pt>
                <c:pt idx="44">
                  <c:v>687000</c:v>
                </c:pt>
              </c:numCache>
            </c:numRef>
          </c:val>
          <c:extLst>
            <c:ext xmlns:c16="http://schemas.microsoft.com/office/drawing/2014/chart" uri="{C3380CC4-5D6E-409C-BE32-E72D297353CC}">
              <c16:uniqueId val="{00000000-95C8-4BC5-947A-EBD87052CF78}"/>
            </c:ext>
          </c:extLst>
        </c:ser>
        <c:ser>
          <c:idx val="1"/>
          <c:order val="1"/>
          <c:tx>
            <c:strRef>
              <c:f>Colorado!$F$2</c:f>
              <c:strCache>
                <c:ptCount val="1"/>
                <c:pt idx="0">
                  <c:v>USBR MWD Diversions (south coast)</c:v>
                </c:pt>
              </c:strCache>
            </c:strRef>
          </c:tx>
          <c:spPr>
            <a:solidFill>
              <a:schemeClr val="accent2"/>
            </a:solidFill>
            <a:ln>
              <a:noFill/>
            </a:ln>
            <a:effectLst/>
          </c:spPr>
          <c:invertIfNegative val="0"/>
          <c:cat>
            <c:numRef>
              <c:f>Colorado!$A$65:$A$109</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lorado!$F$65:$F$109</c:f>
              <c:numCache>
                <c:formatCode>General</c:formatCode>
                <c:ptCount val="45"/>
                <c:pt idx="0">
                  <c:v>794620</c:v>
                </c:pt>
                <c:pt idx="1">
                  <c:v>1280598</c:v>
                </c:pt>
                <c:pt idx="2">
                  <c:v>713816</c:v>
                </c:pt>
                <c:pt idx="3">
                  <c:v>812608</c:v>
                </c:pt>
                <c:pt idx="4">
                  <c:v>818165</c:v>
                </c:pt>
                <c:pt idx="5">
                  <c:v>830228</c:v>
                </c:pt>
                <c:pt idx="6">
                  <c:v>716536</c:v>
                </c:pt>
                <c:pt idx="7">
                  <c:v>907564</c:v>
                </c:pt>
                <c:pt idx="8">
                  <c:v>1237230</c:v>
                </c:pt>
                <c:pt idx="9">
                  <c:v>1273236</c:v>
                </c:pt>
                <c:pt idx="10">
                  <c:v>1303276</c:v>
                </c:pt>
                <c:pt idx="11">
                  <c:v>1282277</c:v>
                </c:pt>
                <c:pt idx="12">
                  <c:v>1203571</c:v>
                </c:pt>
                <c:pt idx="13">
                  <c:v>1204578</c:v>
                </c:pt>
                <c:pt idx="14">
                  <c:v>1218321</c:v>
                </c:pt>
                <c:pt idx="15">
                  <c:v>1255720</c:v>
                </c:pt>
                <c:pt idx="16">
                  <c:v>1197422</c:v>
                </c:pt>
                <c:pt idx="17">
                  <c:v>1207331</c:v>
                </c:pt>
                <c:pt idx="18">
                  <c:v>1303212</c:v>
                </c:pt>
                <c:pt idx="19">
                  <c:v>997414</c:v>
                </c:pt>
                <c:pt idx="20">
                  <c:v>1230353</c:v>
                </c:pt>
                <c:pt idx="21">
                  <c:v>1241821</c:v>
                </c:pt>
                <c:pt idx="22">
                  <c:v>1076295</c:v>
                </c:pt>
                <c:pt idx="23">
                  <c:v>1215224</c:v>
                </c:pt>
                <c:pt idx="24">
                  <c:v>1303148</c:v>
                </c:pt>
                <c:pt idx="25">
                  <c:v>1253579</c:v>
                </c:pt>
                <c:pt idx="26">
                  <c:v>1241088</c:v>
                </c:pt>
                <c:pt idx="27">
                  <c:v>688043</c:v>
                </c:pt>
                <c:pt idx="28">
                  <c:v>763095</c:v>
                </c:pt>
                <c:pt idx="29">
                  <c:v>879704</c:v>
                </c:pt>
                <c:pt idx="30">
                  <c:v>635558</c:v>
                </c:pt>
                <c:pt idx="31">
                  <c:v>716289</c:v>
                </c:pt>
                <c:pt idx="32">
                  <c:v>907807</c:v>
                </c:pt>
                <c:pt idx="33">
                  <c:v>1107683</c:v>
                </c:pt>
                <c:pt idx="34">
                  <c:v>1101590</c:v>
                </c:pt>
                <c:pt idx="35">
                  <c:v>701966</c:v>
                </c:pt>
                <c:pt idx="36">
                  <c:v>739017</c:v>
                </c:pt>
                <c:pt idx="37">
                  <c:v>1015806</c:v>
                </c:pt>
                <c:pt idx="38">
                  <c:v>1179094</c:v>
                </c:pt>
                <c:pt idx="39">
                  <c:v>1181597</c:v>
                </c:pt>
                <c:pt idx="40">
                  <c:v>999819</c:v>
                </c:pt>
                <c:pt idx="41">
                  <c:v>679767</c:v>
                </c:pt>
                <c:pt idx="42">
                  <c:v>891844</c:v>
                </c:pt>
                <c:pt idx="43">
                  <c:v>540208</c:v>
                </c:pt>
                <c:pt idx="44">
                  <c:v>818220</c:v>
                </c:pt>
              </c:numCache>
            </c:numRef>
          </c:val>
          <c:extLst>
            <c:ext xmlns:c16="http://schemas.microsoft.com/office/drawing/2014/chart" uri="{C3380CC4-5D6E-409C-BE32-E72D297353CC}">
              <c16:uniqueId val="{00000001-95C8-4BC5-947A-EBD87052CF78}"/>
            </c:ext>
          </c:extLst>
        </c:ser>
        <c:dLbls>
          <c:showLegendKey val="0"/>
          <c:showVal val="0"/>
          <c:showCatName val="0"/>
          <c:showSerName val="0"/>
          <c:showPercent val="0"/>
          <c:showBubbleSize val="0"/>
        </c:dLbls>
        <c:gapWidth val="219"/>
        <c:overlap val="-27"/>
        <c:axId val="1320929824"/>
        <c:axId val="1320916864"/>
      </c:barChart>
      <c:catAx>
        <c:axId val="132092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16864"/>
        <c:crosses val="autoZero"/>
        <c:auto val="1"/>
        <c:lblAlgn val="ctr"/>
        <c:lblOffset val="100"/>
        <c:noMultiLvlLbl val="0"/>
      </c:catAx>
      <c:valAx>
        <c:axId val="13209168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2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4.2731292189352739E-2"/>
                  <c:y val="-0.341915987409509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20</c:f>
              <c:numCache>
                <c:formatCode>General</c:formatCode>
                <c:ptCount val="18"/>
                <c:pt idx="0">
                  <c:v>0.69166666666666599</c:v>
                </c:pt>
                <c:pt idx="1">
                  <c:v>0.719444444444444</c:v>
                </c:pt>
                <c:pt idx="2">
                  <c:v>0.59722222222222199</c:v>
                </c:pt>
                <c:pt idx="3">
                  <c:v>0.85833333333333295</c:v>
                </c:pt>
                <c:pt idx="4">
                  <c:v>0.96388888888888902</c:v>
                </c:pt>
                <c:pt idx="5">
                  <c:v>0.82777777777777695</c:v>
                </c:pt>
                <c:pt idx="6">
                  <c:v>0.72222222222222199</c:v>
                </c:pt>
                <c:pt idx="7">
                  <c:v>0.405555555555555</c:v>
                </c:pt>
                <c:pt idx="8">
                  <c:v>0.41666666666666602</c:v>
                </c:pt>
                <c:pt idx="9">
                  <c:v>0.875</c:v>
                </c:pt>
                <c:pt idx="10">
                  <c:v>0.9</c:v>
                </c:pt>
                <c:pt idx="11">
                  <c:v>0.61666666666666603</c:v>
                </c:pt>
                <c:pt idx="12">
                  <c:v>0.35555555555555501</c:v>
                </c:pt>
                <c:pt idx="13">
                  <c:v>6.3888888888888801E-2</c:v>
                </c:pt>
                <c:pt idx="14">
                  <c:v>0.15</c:v>
                </c:pt>
                <c:pt idx="15">
                  <c:v>0.68611111111111101</c:v>
                </c:pt>
                <c:pt idx="16">
                  <c:v>0.81111111111111101</c:v>
                </c:pt>
                <c:pt idx="17">
                  <c:v>0.875</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594E-49B7-B8D1-3BE7BA25E079}"/>
            </c:ext>
          </c:extLst>
        </c:ser>
        <c:dLbls>
          <c:showLegendKey val="0"/>
          <c:showVal val="0"/>
          <c:showCatName val="0"/>
          <c:showSerName val="0"/>
          <c:showPercent val="0"/>
          <c:showBubbleSize val="0"/>
        </c:dLbls>
        <c:axId val="914367648"/>
        <c:axId val="914373408"/>
      </c:scatterChart>
      <c:valAx>
        <c:axId val="9143676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73408"/>
        <c:crosses val="autoZero"/>
        <c:crossBetween val="midCat"/>
      </c:valAx>
      <c:valAx>
        <c:axId val="91437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676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8</c:f>
              <c:numCache>
                <c:formatCode>General</c:formatCode>
                <c:ptCount val="6"/>
                <c:pt idx="0">
                  <c:v>0.69166666666666599</c:v>
                </c:pt>
                <c:pt idx="1">
                  <c:v>0.719444444444444</c:v>
                </c:pt>
                <c:pt idx="2">
                  <c:v>0.59722222222222199</c:v>
                </c:pt>
                <c:pt idx="3">
                  <c:v>0.85833333333333295</c:v>
                </c:pt>
                <c:pt idx="4">
                  <c:v>0.96388888888888902</c:v>
                </c:pt>
                <c:pt idx="5">
                  <c:v>0.82777777777777695</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ADCD-42C4-ADA8-643BF8F1DDEE}"/>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9:$E$20</c:f>
              <c:numCache>
                <c:formatCode>General</c:formatCode>
                <c:ptCount val="12"/>
                <c:pt idx="0">
                  <c:v>0.72222222222222199</c:v>
                </c:pt>
                <c:pt idx="1">
                  <c:v>0.405555555555555</c:v>
                </c:pt>
                <c:pt idx="2">
                  <c:v>0.41666666666666602</c:v>
                </c:pt>
                <c:pt idx="3">
                  <c:v>0.875</c:v>
                </c:pt>
                <c:pt idx="4">
                  <c:v>0.9</c:v>
                </c:pt>
                <c:pt idx="5">
                  <c:v>0.61666666666666603</c:v>
                </c:pt>
                <c:pt idx="6">
                  <c:v>0.35555555555555501</c:v>
                </c:pt>
                <c:pt idx="7">
                  <c:v>6.3888888888888801E-2</c:v>
                </c:pt>
                <c:pt idx="8">
                  <c:v>0.15</c:v>
                </c:pt>
                <c:pt idx="9">
                  <c:v>0.68611111111111101</c:v>
                </c:pt>
                <c:pt idx="10">
                  <c:v>0.81111111111111101</c:v>
                </c:pt>
                <c:pt idx="11">
                  <c:v>0.875</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EC01-4BBF-80AC-A390C76CAD6D}"/>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v>1991-1999</c:v>
          </c:tx>
          <c:spPr>
            <a:ln w="19050" cap="rnd">
              <a:noFill/>
              <a:round/>
            </a:ln>
            <a:effectLst/>
          </c:spPr>
          <c:trendline>
            <c:spPr>
              <a:ln>
                <a:solidFill>
                  <a:schemeClr val="accent3"/>
                </a:solidFill>
              </a:ln>
            </c:spPr>
            <c:trendlineType val="poly"/>
            <c:order val="2"/>
            <c:dispRSqr val="1"/>
            <c:dispEq val="0"/>
            <c:trendlineLbl>
              <c:numFmt formatCode="General" sourceLinked="0"/>
            </c:trendlineLbl>
          </c:trendline>
          <c:xVal>
            <c:numRef>
              <c:f>SWP!$C$17:$C$25</c:f>
              <c:numCache>
                <c:formatCode>General</c:formatCode>
                <c:ptCount val="9"/>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numCache>
            </c:numRef>
          </c:xVal>
          <c:yVal>
            <c:numRef>
              <c:f>SWP!$B$17:$B$25</c:f>
              <c:numCache>
                <c:formatCode>#,##0</c:formatCode>
                <c:ptCount val="9"/>
                <c:pt idx="0">
                  <c:v>625000</c:v>
                </c:pt>
                <c:pt idx="1">
                  <c:v>744000</c:v>
                </c:pt>
                <c:pt idx="2">
                  <c:v>663000</c:v>
                </c:pt>
                <c:pt idx="3">
                  <c:v>845000</c:v>
                </c:pt>
                <c:pt idx="4">
                  <c:v>451000</c:v>
                </c:pt>
                <c:pt idx="5">
                  <c:v>663000</c:v>
                </c:pt>
                <c:pt idx="6">
                  <c:v>724000</c:v>
                </c:pt>
                <c:pt idx="7">
                  <c:v>521000</c:v>
                </c:pt>
                <c:pt idx="8">
                  <c:v>792000</c:v>
                </c:pt>
              </c:numCache>
            </c:numRef>
          </c:yVal>
          <c:smooth val="0"/>
          <c:extLst>
            <c:ext xmlns:c16="http://schemas.microsoft.com/office/drawing/2014/chart" uri="{C3380CC4-5D6E-409C-BE32-E72D297353CC}">
              <c16:uniqueId val="{00000001-4F7D-47A2-8D2C-40459A3B15AF}"/>
            </c:ext>
          </c:extLst>
        </c:ser>
        <c:ser>
          <c:idx val="0"/>
          <c:order val="1"/>
          <c:tx>
            <c:v>2000-2007</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3.5196976634708638E-2"/>
                  <c:y val="-4.725454094357608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26:$C$33</c:f>
              <c:numCache>
                <c:formatCode>General</c:formatCode>
                <c:ptCount val="8"/>
                <c:pt idx="0">
                  <c:v>0.62777777777777699</c:v>
                </c:pt>
                <c:pt idx="1">
                  <c:v>0.38333333333333303</c:v>
                </c:pt>
                <c:pt idx="2">
                  <c:v>0.46388888888888802</c:v>
                </c:pt>
                <c:pt idx="3">
                  <c:v>0.61111111111111105</c:v>
                </c:pt>
                <c:pt idx="4">
                  <c:v>0.51388888888888895</c:v>
                </c:pt>
                <c:pt idx="5">
                  <c:v>0.81111111111111101</c:v>
                </c:pt>
                <c:pt idx="6">
                  <c:v>0.89722222222222203</c:v>
                </c:pt>
                <c:pt idx="7">
                  <c:v>0.38055555555555498</c:v>
                </c:pt>
              </c:numCache>
            </c:numRef>
          </c:xVal>
          <c:yVal>
            <c:numRef>
              <c:f>SWP!$B$26:$B$33</c:f>
              <c:numCache>
                <c:formatCode>#,##0</c:formatCode>
                <c:ptCount val="8"/>
                <c:pt idx="0">
                  <c:v>1473000</c:v>
                </c:pt>
                <c:pt idx="1">
                  <c:v>1119000</c:v>
                </c:pt>
                <c:pt idx="2">
                  <c:v>1415000</c:v>
                </c:pt>
                <c:pt idx="3">
                  <c:v>1561000</c:v>
                </c:pt>
                <c:pt idx="4">
                  <c:v>1802000</c:v>
                </c:pt>
                <c:pt idx="5">
                  <c:v>1525000</c:v>
                </c:pt>
                <c:pt idx="6">
                  <c:v>1695000</c:v>
                </c:pt>
                <c:pt idx="7">
                  <c:v>1648000</c:v>
                </c:pt>
              </c:numCache>
            </c:numRef>
          </c:yVal>
          <c:smooth val="0"/>
          <c:extLst>
            <c:ext xmlns:c16="http://schemas.microsoft.com/office/drawing/2014/chart" uri="{C3380CC4-5D6E-409C-BE32-E72D297353CC}">
              <c16:uniqueId val="{00000003-4F7D-47A2-8D2C-40459A3B15AF}"/>
            </c:ext>
          </c:extLst>
        </c:ser>
        <c:ser>
          <c:idx val="3"/>
          <c:order val="2"/>
          <c:tx>
            <c:v>2008-2015</c:v>
          </c:tx>
          <c:spPr>
            <a:ln w="19050" cap="rnd">
              <a:noFill/>
              <a:round/>
            </a:ln>
            <a:effectLst/>
          </c:spPr>
          <c:trendline>
            <c:spPr>
              <a:ln>
                <a:solidFill>
                  <a:schemeClr val="accent2"/>
                </a:solidFill>
              </a:ln>
            </c:spPr>
            <c:trendlineType val="log"/>
            <c:dispRSqr val="1"/>
            <c:dispEq val="0"/>
            <c:trendlineLbl>
              <c:numFmt formatCode="General" sourceLinked="0"/>
            </c:trendlineLbl>
          </c:trendline>
          <c:xVal>
            <c:numRef>
              <c:f>SWP!$C$34:$C$41</c:f>
              <c:numCache>
                <c:formatCode>General</c:formatCode>
                <c:ptCount val="8"/>
                <c:pt idx="0">
                  <c:v>0.23611111111111099</c:v>
                </c:pt>
                <c:pt idx="1">
                  <c:v>0.23055555555555499</c:v>
                </c:pt>
                <c:pt idx="2">
                  <c:v>0.57777777777777695</c:v>
                </c:pt>
                <c:pt idx="3">
                  <c:v>0.93055555555555503</c:v>
                </c:pt>
                <c:pt idx="4">
                  <c:v>0.48611111111111099</c:v>
                </c:pt>
                <c:pt idx="5">
                  <c:v>0.313888888888888</c:v>
                </c:pt>
                <c:pt idx="6">
                  <c:v>7.2222222222222104E-2</c:v>
                </c:pt>
                <c:pt idx="7">
                  <c:v>5.83333333333333E-2</c:v>
                </c:pt>
              </c:numCache>
            </c:numRef>
          </c:xVal>
          <c:yVal>
            <c:numRef>
              <c:f>SWP!$B$34:$B$41</c:f>
              <c:numCache>
                <c:formatCode>#,##0</c:formatCode>
                <c:ptCount val="8"/>
                <c:pt idx="0">
                  <c:v>1037000</c:v>
                </c:pt>
                <c:pt idx="1">
                  <c:v>908000</c:v>
                </c:pt>
                <c:pt idx="2">
                  <c:v>1129000</c:v>
                </c:pt>
                <c:pt idx="3">
                  <c:v>1379000</c:v>
                </c:pt>
                <c:pt idx="4">
                  <c:v>1252000</c:v>
                </c:pt>
                <c:pt idx="5">
                  <c:v>974000</c:v>
                </c:pt>
                <c:pt idx="6">
                  <c:v>607000</c:v>
                </c:pt>
                <c:pt idx="7">
                  <c:v>550000</c:v>
                </c:pt>
              </c:numCache>
            </c:numRef>
          </c:yVal>
          <c:smooth val="0"/>
          <c:extLst>
            <c:ext xmlns:c16="http://schemas.microsoft.com/office/drawing/2014/chart" uri="{C3380CC4-5D6E-409C-BE32-E72D297353CC}">
              <c16:uniqueId val="{00000005-4F7D-47A2-8D2C-40459A3B15AF}"/>
            </c:ext>
          </c:extLst>
        </c:ser>
        <c:dLbls>
          <c:showLegendKey val="0"/>
          <c:showVal val="0"/>
          <c:showCatName val="0"/>
          <c:showSerName val="0"/>
          <c:showPercent val="0"/>
          <c:showBubbleSize val="0"/>
        </c:dLbls>
        <c:axId val="1039000159"/>
        <c:axId val="1039000639"/>
      </c:scatterChart>
      <c:valAx>
        <c:axId val="10390001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639"/>
        <c:crosses val="autoZero"/>
        <c:crossBetween val="midCat"/>
      </c:valAx>
      <c:valAx>
        <c:axId val="103900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159"/>
        <c:crosses val="autoZero"/>
        <c:crossBetween val="midCat"/>
      </c:valAx>
    </c:plotArea>
    <c:legend>
      <c:legendPos val="b"/>
      <c:overlay val="0"/>
    </c:legend>
    <c:plotVisOnly val="1"/>
    <c:dispBlanksAs val="gap"/>
    <c:showDLblsOverMax val="0"/>
    <c:extLst/>
  </c:chart>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58</TotalTime>
  <Pages>40</Pages>
  <Words>4276</Words>
  <Characters>2437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8</cp:revision>
  <dcterms:created xsi:type="dcterms:W3CDTF">2024-07-25T19:58:00Z</dcterms:created>
  <dcterms:modified xsi:type="dcterms:W3CDTF">2024-09-1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d42kG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